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47DABE62" w14:textId="1B379271" w:rsidR="004A7EF3" w:rsidRDefault="00E47998" w:rsidP="0096752D">
      <w:pPr>
        <w:pStyle w:val="TOC1"/>
        <w:jc w:val="both"/>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057177" w:rsidP="0096752D">
      <w:pPr>
        <w:pStyle w:val="TOC1"/>
        <w:jc w:val="both"/>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057177" w:rsidP="0096752D">
      <w:pPr>
        <w:pStyle w:val="TOC1"/>
        <w:jc w:val="both"/>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057177" w:rsidP="0096752D">
      <w:pPr>
        <w:pStyle w:val="TOC1"/>
        <w:jc w:val="both"/>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05717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05717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057177"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057177" w:rsidP="0096752D">
      <w:pPr>
        <w:pStyle w:val="TOC3"/>
        <w:jc w:val="both"/>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057177" w:rsidP="0096752D">
      <w:pPr>
        <w:pStyle w:val="TOC1"/>
        <w:jc w:val="both"/>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057177" w:rsidP="0096752D">
      <w:pPr>
        <w:pStyle w:val="TOC1"/>
        <w:jc w:val="both"/>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057177"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ormExp </w:t>
      </w:r>
    </w:p>
    <w:p w14:paraId="178614C8" w14:textId="68325D80" w:rsidR="000917FA" w:rsidRPr="00C94DF9" w:rsidRDefault="00057177"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t>WormExp :</w:t>
      </w:r>
      <w:r w:rsidR="000917FA" w:rsidRPr="00C94DF9">
        <w:rPr>
          <w:rFonts w:ascii="Arial,Bold" w:eastAsia="Calibri" w:hAnsi="Arial,Bold" w:cs="Arial,Bold"/>
          <w:b/>
          <w:bCs/>
          <w:sz w:val="32"/>
          <w:szCs w:val="32"/>
          <w:lang w:val="en-US" w:eastAsia="de-DE"/>
        </w:rPr>
        <w:t xml:space="preserve"> </w:t>
      </w:r>
      <w:r w:rsidR="000917FA" w:rsidRPr="00C94DF9">
        <w:rPr>
          <w:lang w:val="en-US"/>
        </w:rPr>
        <w:t xml:space="preserve">WormExp: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057177"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t>GEOpars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procedure to update the web-based application WormExp.</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Updating WormExp</w:t>
            </w:r>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96752D">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96752D">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96752D">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w:t>
            </w:r>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application for a taxon-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GEOparse</w:t>
            </w:r>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Numpy</w:t>
            </w:r>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Biopython</w:t>
            </w:r>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A34468">
        <w:tc>
          <w:tcPr>
            <w:tcW w:w="1885" w:type="dxa"/>
            <w:tcBorders>
              <w:bottom w:val="single" w:sz="4" w:space="0" w:color="000000" w:themeColor="text1"/>
            </w:tcBorders>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Apache TomCat</w:t>
            </w:r>
          </w:p>
        </w:tc>
        <w:tc>
          <w:tcPr>
            <w:tcW w:w="3060" w:type="dxa"/>
            <w:tcBorders>
              <w:bottom w:val="single" w:sz="4" w:space="0" w:color="000000" w:themeColor="text1"/>
            </w:tcBorders>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0F5EE324" w14:textId="523454A7"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0</w:t>
            </w:r>
          </w:p>
        </w:tc>
        <w:tc>
          <w:tcPr>
            <w:tcW w:w="3240" w:type="dxa"/>
            <w:tcBorders>
              <w:bottom w:val="single" w:sz="4" w:space="0" w:color="000000" w:themeColor="text1"/>
            </w:tcBorders>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bl>
    <w:p w14:paraId="249D9DFF" w14:textId="18E05A86" w:rsidR="006878FD" w:rsidRPr="00C94DF9" w:rsidRDefault="00B9055B" w:rsidP="0096752D">
      <w:pPr>
        <w:pStyle w:val="Heading2"/>
        <w:rPr>
          <w:lang w:val="en-US"/>
        </w:rPr>
      </w:pPr>
      <w:bookmarkStart w:id="14" w:name="_Toc94180224"/>
      <w:bookmarkEnd w:id="12"/>
      <w:r w:rsidRPr="00C94DF9">
        <w:rPr>
          <w:lang w:val="en-US"/>
        </w:rPr>
        <w:lastRenderedPageBreak/>
        <w:t>Security details</w:t>
      </w:r>
      <w:bookmarkEnd w:id="14"/>
    </w:p>
    <w:p w14:paraId="7F128B9C" w14:textId="3EE4D937" w:rsidR="006878FD" w:rsidRPr="00C94DF9"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96752D">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96752D">
      <w:pPr>
        <w:pStyle w:val="Heading2"/>
        <w:rPr>
          <w:lang w:val="en-US"/>
        </w:rPr>
      </w:pPr>
      <w:bookmarkStart w:id="18" w:name="_Toc94180225"/>
      <w:bookmarkEnd w:id="15"/>
      <w:bookmarkEnd w:id="16"/>
      <w:bookmarkEnd w:id="17"/>
      <w:r w:rsidRPr="00C94DF9">
        <w:rPr>
          <w:lang w:val="en-US"/>
        </w:rPr>
        <w:t>Method procedure</w:t>
      </w:r>
      <w:bookmarkEnd w:id="18"/>
    </w:p>
    <w:p w14:paraId="7B916480" w14:textId="4277A9AD" w:rsidR="006878FD" w:rsidRPr="00C94DF9" w:rsidRDefault="00C2264D" w:rsidP="00FE4689">
      <w:pPr>
        <w:pStyle w:val="Heading3"/>
      </w:pPr>
      <w:bookmarkStart w:id="19" w:name="_Toc94180226"/>
      <w:r w:rsidRPr="00C94DF9">
        <w:t>General Notes</w:t>
      </w:r>
      <w:bookmarkEnd w:id="19"/>
    </w:p>
    <w:p w14:paraId="03B522ED" w14:textId="24C64EEA" w:rsidR="001D7052" w:rsidRPr="00C94DF9" w:rsidRDefault="001D7052" w:rsidP="0096752D">
      <w:pPr>
        <w:jc w:val="both"/>
        <w:rPr>
          <w:lang w:val="en-US"/>
        </w:rPr>
      </w:pPr>
      <w:r w:rsidRPr="00C94DF9">
        <w:rPr>
          <w:lang w:val="en-US"/>
        </w:rPr>
        <w:t xml:space="preserve">This documentation describes the general procedure on how to update the database behind WormExp.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GEOparse (version 2.0.3), Jupyter (version 6.4.0), Matplotlib (version 3.4.2), Numpy (version 1.20.3), Pandas (version 1.3.2) and Biopython (version 1.78). </w:t>
      </w:r>
    </w:p>
    <w:p w14:paraId="66CE1FBA" w14:textId="5AC2E96E" w:rsidR="00BB7749" w:rsidRPr="00C94DF9" w:rsidRDefault="00BB7749" w:rsidP="0096752D">
      <w:pPr>
        <w:jc w:val="both"/>
        <w:rPr>
          <w:lang w:val="en-US"/>
        </w:rPr>
      </w:pPr>
    </w:p>
    <w:p w14:paraId="65E774BE" w14:textId="721246AC"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Pubmed GEO. However, GEOparse is also available for R and the whole procedure can therefore be transferred to R if wished.</w:t>
      </w:r>
    </w:p>
    <w:p w14:paraId="422E3210" w14:textId="2CB9C593" w:rsidR="008C429F" w:rsidRPr="00C94DF9" w:rsidRDefault="008C429F" w:rsidP="0096752D">
      <w:pPr>
        <w:jc w:val="both"/>
        <w:rPr>
          <w:lang w:val="en-US"/>
        </w:rPr>
      </w:pPr>
    </w:p>
    <w:p w14:paraId="6DDD5DA2" w14:textId="3758B069" w:rsidR="008C429F" w:rsidRPr="00C94DF9"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apache tomcat, but other software to locally host servers are applicable. </w:t>
      </w:r>
      <w:r w:rsidR="00A05DDF" w:rsidRPr="00C94DF9">
        <w:rPr>
          <w:lang w:val="en-US"/>
        </w:rPr>
        <w:t xml:space="preserve"> </w:t>
      </w:r>
    </w:p>
    <w:p w14:paraId="057A9B5D" w14:textId="0B038AE4" w:rsidR="005B1D90" w:rsidRDefault="005B1D90" w:rsidP="0096752D">
      <w:pPr>
        <w:jc w:val="both"/>
        <w:rPr>
          <w:lang w:val="en-US"/>
        </w:rPr>
      </w:pPr>
    </w:p>
    <w:p w14:paraId="21F40AF2" w14:textId="2C9CCB16" w:rsidR="0061250A" w:rsidRDefault="0061250A" w:rsidP="00FE4689">
      <w:pPr>
        <w:pStyle w:val="Heading3"/>
      </w:pPr>
      <w:r>
        <w:t>GitHub</w:t>
      </w:r>
    </w:p>
    <w:p w14:paraId="1627E7E8" w14:textId="627DF15C" w:rsidR="0061250A" w:rsidRDefault="0061250A" w:rsidP="0061250A">
      <w:pPr>
        <w:rPr>
          <w:lang w:val="de-DE"/>
        </w:rPr>
      </w:pPr>
    </w:p>
    <w:p w14:paraId="1829A3AF" w14:textId="4226E6BF" w:rsidR="0061250A" w:rsidRPr="00601836" w:rsidRDefault="0061250A" w:rsidP="0061250A">
      <w:pPr>
        <w:jc w:val="both"/>
        <w:rPr>
          <w:color w:val="FF0000"/>
          <w:lang w:val="en-US"/>
        </w:rPr>
      </w:pPr>
      <w:r>
        <w:rPr>
          <w:color w:val="FF0000"/>
          <w:lang w:val="en-US"/>
        </w:rPr>
        <w:t>Description of GitHub repo</w:t>
      </w:r>
      <w:r w:rsidR="0087170F">
        <w:rPr>
          <w:color w:val="FF0000"/>
          <w:lang w:val="en-US"/>
        </w:rPr>
        <w:t xml:space="preserve"> + WormSource folder and everthing</w:t>
      </w:r>
    </w:p>
    <w:p w14:paraId="0BFDFF1F" w14:textId="1AB91B7C" w:rsidR="00D00A7C" w:rsidRPr="00C94DF9" w:rsidRDefault="00D00A7C" w:rsidP="0096752D">
      <w:pPr>
        <w:keepNext/>
        <w:jc w:val="both"/>
        <w:rPr>
          <w:lang w:val="en-US"/>
        </w:rPr>
      </w:pPr>
    </w:p>
    <w:p w14:paraId="0AEBEC13" w14:textId="46A7FBC1" w:rsidR="008C6325" w:rsidRPr="00C94DF9" w:rsidRDefault="00D00A7C" w:rsidP="0096752D">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ormExp, which holds the java source files to run it. Furthermore, it contains several .txt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ormbas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hemicalexposure-otherStress</w:t>
            </w:r>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FA14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WormExp_info</w:t>
            </w:r>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4DB3237C" w14:textId="77777777" w:rsidTr="003B0E02">
        <w:tc>
          <w:tcPr>
            <w:tcW w:w="3243" w:type="dxa"/>
          </w:tcPr>
          <w:p w14:paraId="1EC2C03F" w14:textId="28768850"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datafinder.ipynb</w:t>
            </w:r>
          </w:p>
        </w:tc>
        <w:tc>
          <w:tcPr>
            <w:tcW w:w="6472" w:type="dxa"/>
          </w:tcPr>
          <w:p w14:paraId="3055E137" w14:textId="196AECCA"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jupyter notebook that contains script and instruction to use GEOparse to find new datasets</w:t>
            </w:r>
          </w:p>
        </w:tc>
      </w:tr>
      <w:tr w:rsidR="003B0E02" w:rsidRPr="00C94DF9" w14:paraId="72AF6E22" w14:textId="77777777" w:rsidTr="003B0E02">
        <w:tc>
          <w:tcPr>
            <w:tcW w:w="3243" w:type="dxa"/>
          </w:tcPr>
          <w:p w14:paraId="1738079A" w14:textId="5A6CF3EF"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lastRenderedPageBreak/>
              <w:t>Wormbase_version_changes</w:t>
            </w:r>
          </w:p>
        </w:tc>
        <w:tc>
          <w:tcPr>
            <w:tcW w:w="6472" w:type="dxa"/>
          </w:tcPr>
          <w:p w14:paraId="5B886AC5" w14:textId="0934DCC2"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r>
    </w:tbl>
    <w:p w14:paraId="5F4153D5" w14:textId="77777777" w:rsidR="0016523D" w:rsidRPr="00EB7428" w:rsidRDefault="0016523D" w:rsidP="0096752D">
      <w:pPr>
        <w:jc w:val="both"/>
        <w:rPr>
          <w:lang w:val="en-US"/>
        </w:rPr>
      </w:pPr>
    </w:p>
    <w:p w14:paraId="4DA92CA0" w14:textId="77777777" w:rsidR="0016523D" w:rsidRPr="00C94DF9" w:rsidRDefault="008C6325" w:rsidP="00FE4689">
      <w:pPr>
        <w:pStyle w:val="Heading3"/>
      </w:pPr>
      <w:r w:rsidRPr="00EB7428">
        <w:t xml:space="preserve"> </w:t>
      </w:r>
      <w:bookmarkStart w:id="20" w:name="_Toc94180228"/>
      <w:r w:rsidR="0016523D" w:rsidRPr="00C94DF9">
        <w:t>Finding new GEO datasets</w:t>
      </w:r>
      <w:bookmarkEnd w:id="20"/>
    </w:p>
    <w:p w14:paraId="278CD078" w14:textId="6C6FAA93" w:rsidR="0016523D" w:rsidRPr="00C94DF9" w:rsidRDefault="0016523D" w:rsidP="0096752D">
      <w:pPr>
        <w:jc w:val="both"/>
        <w:rPr>
          <w:lang w:val="en-US"/>
        </w:rPr>
      </w:pPr>
      <w:r w:rsidRPr="00C94DF9">
        <w:rPr>
          <w:lang w:val="en-US"/>
        </w:rPr>
        <w:t xml:space="preserve">To find new GEO datasets, the jupyter notebook “datafinder” can be used. It contains scripts and instructions on how to use it. The script uses the API GEOparse and searches for datasets depending on the inserted query. During the start of this project an analysis was conducted to ensure the used query contains the correct datasets. The results are documented in the supporting pdf document and given to the project owner. </w:t>
      </w:r>
    </w:p>
    <w:p w14:paraId="43A3AFD2" w14:textId="37747971" w:rsidR="0016523D" w:rsidRPr="00C94DF9" w:rsidRDefault="0016523D" w:rsidP="0096752D">
      <w:pPr>
        <w:jc w:val="both"/>
        <w:rPr>
          <w:lang w:val="en-US"/>
        </w:rPr>
      </w:pPr>
    </w:p>
    <w:p w14:paraId="0A63B02E" w14:textId="66D92404"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GSE_query_results”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FE4689">
      <w:pPr>
        <w:pStyle w:val="Heading3"/>
      </w:pPr>
      <w:bookmarkStart w:id="21" w:name="_Toc94180229"/>
      <w:r w:rsidRPr="00C94DF9">
        <w:t>Transcriptomics File</w:t>
      </w:r>
      <w:bookmarkEnd w:id="21"/>
    </w:p>
    <w:p w14:paraId="6400EECC" w14:textId="68FFB7E3"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GEOparse. It shows not only the exact title of the dataset, but also its geo_accession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9"/>
                    <a:stretch>
                      <a:fillRect/>
                    </a:stretch>
                  </pic:blipFill>
                  <pic:spPr>
                    <a:xfrm>
                      <a:off x="0" y="0"/>
                      <a:ext cx="6184900" cy="1701165"/>
                    </a:xfrm>
                    <a:prstGeom prst="rect">
                      <a:avLst/>
                    </a:prstGeom>
                    <a:ln>
                      <a:solidFill>
                        <a:schemeClr val="tx1"/>
                      </a:solidFill>
                    </a:ln>
                  </pic:spPr>
                </pic:pic>
              </a:graphicData>
            </a:graphic>
          </wp:inline>
        </w:drawing>
      </w:r>
    </w:p>
    <w:p w14:paraId="692CEB6A" w14:textId="7B157CA0"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2" w:name="_Toc92712219"/>
      <w:bookmarkStart w:id="23" w:name="_Toc374456383"/>
      <w:bookmarkStart w:id="24" w:name="_Toc414342720"/>
      <w:bookmarkStart w:id="25" w:name="_Toc417901126"/>
      <w:bookmarkEnd w:id="22"/>
    </w:p>
    <w:p w14:paraId="260A784E" w14:textId="77777777" w:rsidR="00AB67BC" w:rsidRPr="00C94DF9" w:rsidRDefault="00AB67BC" w:rsidP="0096752D">
      <w:pPr>
        <w:keepNext/>
        <w:jc w:val="both"/>
        <w:rPr>
          <w:lang w:val="en-US"/>
        </w:rPr>
      </w:pPr>
      <w:r w:rsidRPr="00C94DF9">
        <w:rPr>
          <w:noProof/>
          <w:lang w:val="en-US"/>
        </w:rPr>
        <w:lastRenderedPageBreak/>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stretch>
                      <a:fillRect/>
                    </a:stretch>
                  </pic:blipFill>
                  <pic:spPr>
                    <a:xfrm>
                      <a:off x="0" y="0"/>
                      <a:ext cx="6184900" cy="1692910"/>
                    </a:xfrm>
                    <a:prstGeom prst="rect">
                      <a:avLst/>
                    </a:prstGeom>
                    <a:ln>
                      <a:solidFill>
                        <a:schemeClr val="tx1"/>
                      </a:solidFill>
                    </a:ln>
                  </pic:spPr>
                </pic:pic>
              </a:graphicData>
            </a:graphic>
          </wp:inline>
        </w:drawing>
      </w:r>
    </w:p>
    <w:p w14:paraId="4A59B7F0" w14:textId="46A8351A"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xml:space="preserve">. Furthermore, columns “Category_check”, “Dataset_check”,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FE4689">
      <w:pPr>
        <w:pStyle w:val="Heading3"/>
      </w:pPr>
      <w:r>
        <w:t>Categorizing datasets</w:t>
      </w:r>
    </w:p>
    <w:p w14:paraId="100B01E7" w14:textId="4BD514CB" w:rsidR="00241E2D" w:rsidRDefault="00241E2D" w:rsidP="0096752D">
      <w:pPr>
        <w:jc w:val="both"/>
        <w:rPr>
          <w:lang w:val="en-US"/>
        </w:rPr>
      </w:pPr>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EC664B5" w:rsidR="00741F57" w:rsidRPr="008D3ABE" w:rsidRDefault="00241E2D" w:rsidP="0096752D">
      <w:pPr>
        <w:jc w:val="both"/>
        <w:rPr>
          <w:lang w:val="en-US"/>
        </w:rPr>
      </w:pPr>
      <w:bookmarkStart w:id="26" w:name="_Toc94180230"/>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order</w:t>
      </w:r>
      <w:r>
        <w:rPr>
          <w:lang w:val="en-US"/>
        </w:rPr>
        <w:t xml:space="preserve"> </w:t>
      </w:r>
      <w:r w:rsidRPr="00241E2D">
        <w:rPr>
          <w:lang w:val="en-US"/>
        </w:rPr>
        <w:t xml:space="preserve">all differentially expressed genes that show up in mutants or upon RNA interference-silencing of a particular gene. Datasets that show exposure or feeding of various microorganism are categorized </w:t>
      </w:r>
      <w:r w:rsidRPr="008D3ABE">
        <w:rPr>
          <w:i/>
          <w:iCs/>
          <w:lang w:val="en-US"/>
        </w:rPr>
        <w:t>Microbes</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bookmarkEnd w:id="26"/>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FE4689">
      <w:pPr>
        <w:pStyle w:val="Heading3"/>
      </w:pPr>
      <w:r>
        <w:t>Assembling data sets</w:t>
      </w:r>
    </w:p>
    <w:p w14:paraId="02DBFE50" w14:textId="77777777"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ormExp_info file. </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a:stretch>
                      <a:fillRect/>
                    </a:stretch>
                  </pic:blipFill>
                  <pic:spPr>
                    <a:xfrm>
                      <a:off x="0" y="0"/>
                      <a:ext cx="6184900" cy="777240"/>
                    </a:xfrm>
                    <a:prstGeom prst="rect">
                      <a:avLst/>
                    </a:prstGeom>
                    <a:ln>
                      <a:solidFill>
                        <a:schemeClr val="tx1"/>
                      </a:solidFill>
                    </a:ln>
                  </pic:spPr>
                </pic:pic>
              </a:graphicData>
            </a:graphic>
          </wp:inline>
        </w:drawing>
      </w:r>
    </w:p>
    <w:p w14:paraId="0592A5BB" w14:textId="57371A18"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Excerpt from WormExp_info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r>
              <w:rPr>
                <w:lang w:val="en-US"/>
              </w:rPr>
              <w:t>WormBaseVersion</w:t>
            </w:r>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1FC25C46" w:rsidR="00FF2728" w:rsidRDefault="00FF2728" w:rsidP="0096752D">
            <w:pPr>
              <w:jc w:val="both"/>
              <w:rPr>
                <w:lang w:val="en-US"/>
              </w:rPr>
            </w:pPr>
            <w:r>
              <w:rPr>
                <w:lang w:val="en-US"/>
              </w:rPr>
              <w:t>Categor</w:t>
            </w:r>
            <w:r w:rsidR="00FE43A1">
              <w:rPr>
                <w:lang w:val="en-US"/>
              </w:rPr>
              <w:t>ies</w:t>
            </w:r>
          </w:p>
        </w:tc>
        <w:tc>
          <w:tcPr>
            <w:tcW w:w="4865" w:type="dxa"/>
          </w:tcPr>
          <w:p w14:paraId="4E0A9F9D" w14:textId="38CC2D47" w:rsidR="00FF2728" w:rsidRDefault="00FF2728" w:rsidP="0096752D">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r>
              <w:rPr>
                <w:lang w:val="en-US"/>
              </w:rPr>
              <w:t>number_genes</w:t>
            </w:r>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r>
              <w:rPr>
                <w:lang w:val="en-US"/>
              </w:rPr>
              <w:t>Selection_criteria</w:t>
            </w:r>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r>
              <w:rPr>
                <w:lang w:val="en-US"/>
              </w:rPr>
              <w:t>decided_by</w:t>
            </w:r>
          </w:p>
        </w:tc>
        <w:tc>
          <w:tcPr>
            <w:tcW w:w="4865" w:type="dxa"/>
          </w:tcPr>
          <w:p w14:paraId="0261953C" w14:textId="40C9D4B7" w:rsidR="00FE43A1" w:rsidRDefault="00FE43A1" w:rsidP="0096752D">
            <w:pPr>
              <w:jc w:val="both"/>
              <w:rPr>
                <w:lang w:val="en-US"/>
              </w:rPr>
            </w:pPr>
            <w:r>
              <w:rPr>
                <w:lang w:val="en-US"/>
              </w:rPr>
              <w:t>gives information if the selection_criteria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r>
              <w:rPr>
                <w:lang w:val="en-US"/>
              </w:rPr>
              <w:t>Rawdata</w:t>
            </w:r>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4E18E191" w:rsidR="00FE43A1" w:rsidRDefault="00FE43A1" w:rsidP="0096752D">
            <w:pPr>
              <w:jc w:val="both"/>
              <w:rPr>
                <w:lang w:val="en-US"/>
              </w:rPr>
            </w:pPr>
            <w:r>
              <w:rPr>
                <w:lang w:val="en-US"/>
              </w:rPr>
              <w:t>Column for comments</w:t>
            </w:r>
          </w:p>
        </w:tc>
      </w:tr>
    </w:tbl>
    <w:p w14:paraId="6F462C42" w14:textId="77777777" w:rsidR="00FF2728" w:rsidRPr="00FF2728" w:rsidRDefault="00FF2728" w:rsidP="0096752D">
      <w:pPr>
        <w:jc w:val="both"/>
        <w:rPr>
          <w:lang w:val="en-US"/>
        </w:rPr>
      </w:pPr>
    </w:p>
    <w:p w14:paraId="739E7F32" w14:textId="73F3A311"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5D767F">
        <w:rPr>
          <w:lang w:val="en-US"/>
        </w:rPr>
        <w:t>6</w:t>
      </w:r>
      <w:r w:rsidR="001705F2">
        <w:rPr>
          <w:lang w:val="en-US"/>
        </w:rPr>
        <w:t xml:space="preserve">.1 some guidelines for selection criteria have been decided.  </w:t>
      </w:r>
    </w:p>
    <w:p w14:paraId="3D109055" w14:textId="19260D09" w:rsidR="00056317" w:rsidRDefault="00056317" w:rsidP="0096752D">
      <w:pPr>
        <w:jc w:val="both"/>
        <w:rPr>
          <w:lang w:val="en-US"/>
        </w:rPr>
      </w:pPr>
    </w:p>
    <w:p w14:paraId="7C3F06A0" w14:textId="4F3626D3" w:rsidR="00AD544A" w:rsidRDefault="00056317" w:rsidP="0096752D">
      <w:pPr>
        <w:jc w:val="both"/>
        <w:rPr>
          <w:lang w:val="en-US"/>
        </w:rPr>
      </w:pPr>
      <w:r>
        <w:rPr>
          <w:lang w:val="en-US"/>
        </w:rPr>
        <w:t>For every GSE number an overall gene set name should be chosen that describes sufficiently the experiment conducted. Every gene set extracted from the respective experiment should be saved in a .txt</w:t>
      </w:r>
      <w:r w:rsidR="00C5149B">
        <w:rPr>
          <w:lang w:val="en-US"/>
        </w:rPr>
        <w:t xml:space="preserve">. </w:t>
      </w:r>
      <w:r>
        <w:rPr>
          <w:lang w:val="en-US"/>
        </w:rPr>
        <w:t xml:space="preserve">In 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6B7C5CD1" w14:textId="4FEE04F9" w:rsidR="00C5149B" w:rsidRDefault="00C5149B" w:rsidP="0096752D">
      <w:pPr>
        <w:jc w:val="both"/>
        <w:rPr>
          <w:lang w:val="en-US"/>
        </w:rPr>
      </w:pPr>
    </w:p>
    <w:p w14:paraId="79419A79" w14:textId="32F7F320" w:rsidR="00C5149B" w:rsidRDefault="00C5149B" w:rsidP="00C5149B">
      <w:pPr>
        <w:pStyle w:val="Heading4"/>
        <w:rPr>
          <w:lang w:val="en-US"/>
        </w:rPr>
      </w:pPr>
      <w:r>
        <w:rPr>
          <w:lang w:val="en-US"/>
        </w:rPr>
        <w:t>Good Practice for Gene Set names</w:t>
      </w:r>
    </w:p>
    <w:p w14:paraId="6D36F228" w14:textId="67264A45" w:rsidR="00C5149B" w:rsidRDefault="00C5149B" w:rsidP="00C5149B">
      <w:pPr>
        <w:pStyle w:val="ListParagraph"/>
        <w:numPr>
          <w:ilvl w:val="0"/>
          <w:numId w:val="21"/>
        </w:numPr>
        <w:rPr>
          <w:lang w:val="en-US"/>
        </w:rPr>
      </w:pPr>
      <w:r>
        <w:rPr>
          <w:lang w:val="en-US"/>
        </w:rPr>
        <w:t>For mutations choose “in” instead of “by”</w:t>
      </w:r>
    </w:p>
    <w:p w14:paraId="42FC19A6" w14:textId="3E83D287" w:rsidR="00C5149B" w:rsidRDefault="00C5149B" w:rsidP="00C5149B">
      <w:pPr>
        <w:pStyle w:val="ListParagraph"/>
        <w:numPr>
          <w:ilvl w:val="0"/>
          <w:numId w:val="21"/>
        </w:numPr>
        <w:rPr>
          <w:lang w:val="en-US"/>
        </w:rPr>
      </w:pPr>
      <w:r>
        <w:rPr>
          <w:lang w:val="en-US"/>
        </w:rPr>
        <w:t>Chosen strains are in Upper Case</w:t>
      </w:r>
      <w:r w:rsidR="006A1720">
        <w:rPr>
          <w:lang w:val="en-US"/>
        </w:rPr>
        <w:t xml:space="preserve"> (only if important for context)</w:t>
      </w:r>
    </w:p>
    <w:p w14:paraId="602D67BA" w14:textId="2287A606" w:rsidR="00C5149B" w:rsidRDefault="00C5149B" w:rsidP="00C5149B">
      <w:pPr>
        <w:pStyle w:val="ListParagraph"/>
        <w:numPr>
          <w:ilvl w:val="0"/>
          <w:numId w:val="21"/>
        </w:numPr>
        <w:rPr>
          <w:lang w:val="en-US"/>
        </w:rPr>
      </w:pPr>
      <w:r>
        <w:rPr>
          <w:lang w:val="en-US"/>
        </w:rPr>
        <w:lastRenderedPageBreak/>
        <w:t>Gene alleles in lower case</w:t>
      </w:r>
      <w:r w:rsidR="004C4F49">
        <w:rPr>
          <w:lang w:val="en-US"/>
        </w:rPr>
        <w:t xml:space="preserve"> -&gt; only if different alleles were important in study</w:t>
      </w:r>
    </w:p>
    <w:p w14:paraId="5735F88A" w14:textId="3688BF4F" w:rsidR="00C5149B" w:rsidRPr="00C5149B" w:rsidRDefault="00C5149B" w:rsidP="00C5149B">
      <w:pPr>
        <w:pStyle w:val="ListParagraph"/>
        <w:numPr>
          <w:ilvl w:val="0"/>
          <w:numId w:val="21"/>
        </w:numPr>
        <w:rPr>
          <w:lang w:val="en-US"/>
        </w:rPr>
      </w:pPr>
      <w:r>
        <w:rPr>
          <w:lang w:val="en-US"/>
        </w:rPr>
        <w:t>Add first authors in brackets if similar data set already exists (e.g. in mutants!)</w:t>
      </w:r>
    </w:p>
    <w:p w14:paraId="5D006158" w14:textId="5D813B5A" w:rsidR="00146D13" w:rsidRPr="00C94DF9" w:rsidRDefault="00146D13" w:rsidP="0096752D">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96752D">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selection_c</w:t>
      </w:r>
      <w:r>
        <w:rPr>
          <w:lang w:val="en-US"/>
        </w:rPr>
        <w:t xml:space="preserve">riteria” and “decided_by”. </w:t>
      </w:r>
    </w:p>
    <w:p w14:paraId="4F848A7D" w14:textId="44C411B4" w:rsidR="002659A3" w:rsidRDefault="002659A3" w:rsidP="0096752D">
      <w:pPr>
        <w:jc w:val="both"/>
        <w:rPr>
          <w:lang w:val="en-US"/>
        </w:rPr>
      </w:pPr>
    </w:p>
    <w:p w14:paraId="2A586ACE" w14:textId="60C5DE08" w:rsidR="002659A3" w:rsidRPr="004925A3" w:rsidRDefault="002659A3" w:rsidP="0096752D">
      <w:pPr>
        <w:jc w:val="both"/>
        <w:rPr>
          <w:lang w:val="en-US"/>
        </w:rPr>
      </w:pPr>
      <w:r>
        <w:rPr>
          <w:lang w:val="en-US"/>
        </w:rPr>
        <w:t xml:space="preserve">Exceptions come into play if the selection criteria are not strict enough (e.g., p-value &gt; 0.1 without any adjustments and without corrections). </w:t>
      </w:r>
      <w:r w:rsidR="004925A3">
        <w:rPr>
          <w:lang w:val="en-US"/>
        </w:rPr>
        <w:t xml:space="preserve">In general, p-fdr/padj &lt; 0.01 and log-foldchange &gt;= 2 (or &lt;= -2) should be used. </w:t>
      </w:r>
    </w:p>
    <w:p w14:paraId="5CA8EBCD" w14:textId="5E9946D2" w:rsidR="00613787" w:rsidRPr="00C94DF9" w:rsidRDefault="00613787" w:rsidP="0096752D">
      <w:pPr>
        <w:jc w:val="both"/>
        <w:rPr>
          <w:lang w:val="en-US"/>
        </w:rPr>
      </w:pPr>
    </w:p>
    <w:p w14:paraId="393ED8C8" w14:textId="4A5E7D35" w:rsidR="00515A43" w:rsidRDefault="0092067D" w:rsidP="00FE4689">
      <w:pPr>
        <w:pStyle w:val="Heading3"/>
      </w:pPr>
      <w:bookmarkStart w:id="27" w:name="_Toc94180232"/>
      <w:r w:rsidRPr="00C94DF9">
        <w:t>WormBase ID</w:t>
      </w:r>
      <w:bookmarkEnd w:id="27"/>
      <w:r w:rsidR="00182BE5">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72AC1563" w:rsidR="00DC4563" w:rsidRDefault="006E023A" w:rsidP="0096752D">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gene IDs or gene names, whereas other already possess WormBase IDs. If WormBase IDs are provided, add WormBase Version to the file WormExp_info (column WormBaseVersion)</w:t>
      </w:r>
      <w:r w:rsidR="00A238ED">
        <w:rPr>
          <w:lang w:val="en-US"/>
        </w:rPr>
        <w:t xml:space="preserve"> and this gene set can be directly added to respective category files (see 4.3.8).</w:t>
      </w:r>
      <w:r w:rsidR="00DC4563">
        <w:rPr>
          <w:lang w:val="en-US"/>
        </w:rPr>
        <w:t xml:space="preserve"> This information should be provided in the paper (but not always…). If no information is given, add n.a. </w:t>
      </w:r>
    </w:p>
    <w:p w14:paraId="19E053CF" w14:textId="40124F09" w:rsidR="00DC4563" w:rsidRDefault="00DC4563" w:rsidP="0096752D">
      <w:pPr>
        <w:jc w:val="both"/>
        <w:rPr>
          <w:lang w:val="en-US"/>
        </w:rPr>
      </w:pPr>
    </w:p>
    <w:p w14:paraId="278A142C" w14:textId="2E841EE5" w:rsidR="00203CAD" w:rsidRDefault="00DC4563" w:rsidP="0096752D">
      <w:pPr>
        <w:jc w:val="both"/>
        <w:rPr>
          <w:rStyle w:val="Hyperlink"/>
          <w:color w:val="auto"/>
          <w:u w:val="none"/>
          <w:lang w:val="en-US"/>
        </w:rPr>
      </w:pPr>
      <w:r>
        <w:rPr>
          <w:lang w:val="en-US"/>
        </w:rPr>
        <w:t xml:space="preserve">For all gene sets, that are not in WormBase ID format, use the following procedure. Go to </w:t>
      </w:r>
      <w:hyperlink r:id="rId12" w:history="1">
        <w:r w:rsidR="00203CAD"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It’s an online tool provided by WormBase to get WormBase ID for found genes. In Step 1 choose Caenorhabditis elegans. In Step 2 check “case insensitive input”, “download results as a tab-delimited file”, and “keep duplicate gene entries in results”. 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It is helpful to use an Excel file to update the curated gene set from gene IDs to WormBase IDs. As “keep duplicate gene entries in results” was marked, the downloaded file from SimpleMine can have entries such as “Multiple entries found” or also “not found”. In the first case, keep both WormBase IDs found for this gene. In the latter case, delete the found gene. In any case, adjust the number of curated genes in the WormExp_info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395D2A50"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p>
    <w:p w14:paraId="462D12E8" w14:textId="10853EE0" w:rsidR="00980C23" w:rsidRDefault="00980C23" w:rsidP="0096752D">
      <w:pPr>
        <w:jc w:val="both"/>
        <w:rPr>
          <w:rStyle w:val="Hyperlink"/>
          <w:color w:val="auto"/>
          <w:u w:val="none"/>
          <w:lang w:val="en-US"/>
        </w:rPr>
      </w:pPr>
    </w:p>
    <w:p w14:paraId="33216B19" w14:textId="19AB39A3" w:rsidR="004A52B6" w:rsidRPr="00FE4689" w:rsidRDefault="00980C23" w:rsidP="00FE4689">
      <w:pPr>
        <w:pStyle w:val="Heading3"/>
        <w:rPr>
          <w:rStyle w:val="Hyperlink"/>
          <w:color w:val="auto"/>
          <w:u w:val="none"/>
        </w:rPr>
      </w:pPr>
      <w:r w:rsidRPr="00FE4689">
        <w:rPr>
          <w:rStyle w:val="Hyperlink"/>
          <w:color w:val="auto"/>
          <w:u w:val="none"/>
        </w:rPr>
        <w:lastRenderedPageBreak/>
        <w:t>Update database</w:t>
      </w:r>
    </w:p>
    <w:p w14:paraId="58CEDD2F" w14:textId="15D96503" w:rsidR="00FE4689" w:rsidRDefault="00FE4689" w:rsidP="00FE4689">
      <w:pPr>
        <w:rPr>
          <w:lang w:val="en-US"/>
        </w:rPr>
      </w:pPr>
      <w:r>
        <w:rPr>
          <w:lang w:val="en-US"/>
        </w:rPr>
        <w:t>If all category files have been updated, several other files have to be updated as well and the procedure is explained here.</w:t>
      </w:r>
    </w:p>
    <w:p w14:paraId="37AA4626" w14:textId="6D91C32F" w:rsidR="00FE4689" w:rsidRDefault="00FE4689" w:rsidP="00FE4689">
      <w:pPr>
        <w:pStyle w:val="Heading4"/>
        <w:rPr>
          <w:sz w:val="24"/>
          <w:szCs w:val="24"/>
          <w:lang w:val="en-US"/>
        </w:rPr>
      </w:pPr>
      <w:r w:rsidRPr="00FE4689">
        <w:rPr>
          <w:sz w:val="24"/>
          <w:szCs w:val="24"/>
          <w:lang w:val="en-US"/>
        </w:rPr>
        <w:t>c_elegans.WS283.geneIDs</w:t>
      </w:r>
    </w:p>
    <w:p w14:paraId="24C9C8C2" w14:textId="028AC6DF" w:rsidR="00FE4689" w:rsidRDefault="00FE4689" w:rsidP="00FE4689">
      <w:pPr>
        <w:jc w:val="both"/>
        <w:rPr>
          <w:rStyle w:val="Hyperlink"/>
          <w:color w:val="auto"/>
          <w:u w:val="none"/>
          <w:lang w:val="en-US"/>
        </w:rPr>
      </w:pPr>
      <w:r>
        <w:rPr>
          <w:lang w:val="en-US"/>
        </w:rPr>
        <w:t xml:space="preserve">Go to </w:t>
      </w:r>
      <w:hyperlink r:id="rId13" w:history="1">
        <w:r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 xml:space="preserve">In Step 1 choose Caenorhabditis elegans. In Step 2 check “case insensitive input”, “download results as a tab-delimited file”, and “keep duplicate gene entries in results”. In Step 3 uncheck everything besides WormBase Gene ID, Public Name and Sequence Name. In Step 4 click “Query all genes in this species” to get a full list of the current WormBase version. </w:t>
      </w:r>
    </w:p>
    <w:p w14:paraId="20FC12C9" w14:textId="77777777" w:rsidR="009B4E85" w:rsidRDefault="009B4E85" w:rsidP="00FE4689">
      <w:pPr>
        <w:jc w:val="both"/>
        <w:rPr>
          <w:rStyle w:val="Hyperlink"/>
          <w:color w:val="auto"/>
          <w:u w:val="none"/>
          <w:lang w:val="en-US"/>
        </w:rPr>
      </w:pPr>
    </w:p>
    <w:p w14:paraId="15D2A165" w14:textId="29CBFD72" w:rsidR="00FE4689" w:rsidRDefault="00FE4689" w:rsidP="00FE4689">
      <w:pPr>
        <w:jc w:val="both"/>
        <w:rPr>
          <w:rStyle w:val="Hyperlink"/>
          <w:color w:val="auto"/>
          <w:u w:val="none"/>
          <w:lang w:val="en-US"/>
        </w:rPr>
      </w:pPr>
      <w:r>
        <w:rPr>
          <w:rStyle w:val="Hyperlink"/>
          <w:color w:val="auto"/>
          <w:u w:val="none"/>
          <w:lang w:val="en-US"/>
        </w:rPr>
        <w:t xml:space="preserve">Change this content to the same format as is currently used in the file </w:t>
      </w:r>
      <w:r w:rsidRPr="00FE4689">
        <w:rPr>
          <w:rStyle w:val="Hyperlink"/>
          <w:color w:val="auto"/>
          <w:u w:val="none"/>
          <w:lang w:val="en-US"/>
        </w:rPr>
        <w:t>c_elegans.WS283.geneIDs</w:t>
      </w:r>
      <w:r w:rsidR="009B4E85">
        <w:rPr>
          <w:rStyle w:val="Hyperlink"/>
          <w:color w:val="auto"/>
          <w:u w:val="none"/>
          <w:lang w:val="en-US"/>
        </w:rPr>
        <w:t xml:space="preserve"> (separated by comma instead of tab). Change the name of the file accordingly and add it to the WormSource folder.</w:t>
      </w:r>
    </w:p>
    <w:p w14:paraId="62CB4418" w14:textId="64BF3EC3" w:rsidR="007D6971" w:rsidRPr="00980C23" w:rsidRDefault="007D6971" w:rsidP="00980C23">
      <w:pPr>
        <w:pStyle w:val="Heading4"/>
        <w:rPr>
          <w:sz w:val="24"/>
          <w:szCs w:val="24"/>
        </w:rPr>
      </w:pPr>
      <w:r w:rsidRPr="00980C23">
        <w:rPr>
          <w:sz w:val="24"/>
          <w:szCs w:val="24"/>
        </w:rPr>
        <w:t>Reference file</w:t>
      </w:r>
    </w:p>
    <w:p w14:paraId="6856D7BC" w14:textId="07A08640" w:rsidR="00601836" w:rsidRDefault="007D6971" w:rsidP="009B4E85">
      <w:pPr>
        <w:jc w:val="both"/>
        <w:rPr>
          <w:lang w:val="en-US"/>
        </w:rPr>
      </w:pPr>
      <w:r w:rsidRPr="007D6971">
        <w:rPr>
          <w:lang w:val="en-US"/>
        </w:rPr>
        <w:t>WormSource has an additional r</w:t>
      </w:r>
      <w:r>
        <w:rPr>
          <w:lang w:val="en-US"/>
        </w:rPr>
        <w:t>eference file that only contains the gene set name and its respective source (PubMed link, etc.). As this information is automatically curated in WormExp_info, updating the reference file is fairly straightforward. Copy the columns “gene set names” and “Refs” and delete all duplicates of gene sets. Then the new table can be saved as tab delimited .txt file. This file should also be added in the database copy and can be fused later on with the pre-existing reference file.</w:t>
      </w:r>
    </w:p>
    <w:p w14:paraId="21E259FF" w14:textId="2507715E" w:rsidR="009B4E85" w:rsidRDefault="009B4E85" w:rsidP="009B4E85">
      <w:pPr>
        <w:pStyle w:val="Heading4"/>
        <w:rPr>
          <w:lang w:val="en-US"/>
        </w:rPr>
      </w:pPr>
      <w:r>
        <w:rPr>
          <w:lang w:val="en-US"/>
        </w:rPr>
        <w:t>Category files</w:t>
      </w:r>
    </w:p>
    <w:p w14:paraId="2994EE27" w14:textId="7337EEA5" w:rsidR="009B4E85" w:rsidRPr="009B4E85" w:rsidRDefault="009B4E85" w:rsidP="009B4E85">
      <w:pPr>
        <w:rPr>
          <w:lang w:val="en-US"/>
        </w:rPr>
      </w:pPr>
      <w:r>
        <w:rPr>
          <w:lang w:val="en-US"/>
        </w:rPr>
        <w:t>Fuse all newly collected gene sets with the pre-existing category files by simply adding them under the entries. Make sure that no empty lines are in the file! Otherwise, an error will occur when booting the server.</w:t>
      </w:r>
    </w:p>
    <w:p w14:paraId="2E76E636" w14:textId="39F370E0" w:rsidR="00607F8F" w:rsidRPr="00C94DF9" w:rsidRDefault="00980C23" w:rsidP="009B4E85">
      <w:pPr>
        <w:pStyle w:val="Heading4"/>
      </w:pPr>
      <w:r>
        <w:t>WormExp folder</w:t>
      </w:r>
    </w:p>
    <w:p w14:paraId="3787D267" w14:textId="26D7E9F0" w:rsidR="00DF3C20" w:rsidRDefault="00DF3C20" w:rsidP="00DF3C20">
      <w:pPr>
        <w:jc w:val="both"/>
        <w:rPr>
          <w:lang w:val="en-US"/>
        </w:rPr>
      </w:pPr>
      <w:r>
        <w:rPr>
          <w:lang w:val="en-US"/>
        </w:rPr>
        <w:t xml:space="preserve">Three main files have to be changes for the Front End changes of the database: </w:t>
      </w:r>
      <w:r w:rsidRPr="00DF3C20">
        <w:rPr>
          <w:lang w:val="en-US"/>
        </w:rPr>
        <w:t>dat.properties</w:t>
      </w:r>
      <w:r>
        <w:rPr>
          <w:lang w:val="en-US"/>
        </w:rPr>
        <w:t xml:space="preserve">, web.properties, and wormexp.properties. </w:t>
      </w:r>
    </w:p>
    <w:p w14:paraId="44366EFC" w14:textId="4B93A7FC" w:rsidR="00DF3C20" w:rsidRDefault="00DF3C20" w:rsidP="00DF3C20">
      <w:pPr>
        <w:jc w:val="both"/>
        <w:rPr>
          <w:lang w:val="en-US"/>
        </w:rPr>
      </w:pPr>
    </w:p>
    <w:p w14:paraId="5E78FA99" w14:textId="77777777" w:rsidR="00DF3C20" w:rsidRPr="00DF3C20" w:rsidRDefault="00DF3C20" w:rsidP="00DF3C20">
      <w:pPr>
        <w:jc w:val="both"/>
        <w:rPr>
          <w:lang w:val="en-US"/>
        </w:rPr>
      </w:pPr>
    </w:p>
    <w:p w14:paraId="15075D04" w14:textId="39F94B9C" w:rsidR="00E52FD7" w:rsidRDefault="00DF3C20" w:rsidP="00E52FD7">
      <w:pPr>
        <w:jc w:val="both"/>
        <w:rPr>
          <w:lang w:val="en-US"/>
        </w:rPr>
      </w:pPr>
      <w:r>
        <w:rPr>
          <w:noProof/>
        </w:rPr>
        <w:lastRenderedPageBreak/>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4"/>
                    <a:stretch>
                      <a:fillRect/>
                    </a:stretch>
                  </pic:blipFill>
                  <pic:spPr>
                    <a:xfrm>
                      <a:off x="0" y="0"/>
                      <a:ext cx="6092053" cy="2995989"/>
                    </a:xfrm>
                    <a:prstGeom prst="rect">
                      <a:avLst/>
                    </a:prstGeom>
                  </pic:spPr>
                </pic:pic>
              </a:graphicData>
            </a:graphic>
          </wp:inline>
        </w:drawing>
      </w:r>
    </w:p>
    <w:p w14:paraId="0F2508B2" w14:textId="4E1E7427" w:rsidR="00E52FD7" w:rsidRDefault="00E52FD7" w:rsidP="00E52FD7">
      <w:pPr>
        <w:jc w:val="both"/>
        <w:rPr>
          <w:lang w:val="en-US"/>
        </w:rPr>
      </w:pPr>
    </w:p>
    <w:p w14:paraId="0667810C" w14:textId="562D6FFF" w:rsidR="00E52FD7" w:rsidRDefault="00DF3C20" w:rsidP="00E52FD7">
      <w:pPr>
        <w:jc w:val="both"/>
        <w:rPr>
          <w:lang w:val="en-US"/>
        </w:rPr>
      </w:pPr>
      <w:r>
        <w:rPr>
          <w:lang w:val="en-US"/>
        </w:rPr>
        <w:t>In dat.properties, add the name of idfile, if a new wormbase version has been added to the database. Additionally, if a new data set category is added, add it to the bottom of dataset in  the same format as all the other data sets.</w:t>
      </w:r>
    </w:p>
    <w:p w14:paraId="73C88C76" w14:textId="77777777" w:rsidR="00DF3C20" w:rsidRDefault="00DF3C20" w:rsidP="00E52FD7">
      <w:pPr>
        <w:jc w:val="both"/>
        <w:rPr>
          <w:lang w:val="en-US"/>
        </w:rPr>
      </w:pPr>
    </w:p>
    <w:p w14:paraId="717B4B05" w14:textId="652706E1" w:rsidR="00E52FD7" w:rsidRDefault="00DF3C20" w:rsidP="00E52FD7">
      <w:pPr>
        <w:jc w:val="both"/>
        <w:rPr>
          <w:lang w:val="en-US"/>
        </w:rPr>
      </w:pPr>
      <w:r>
        <w:rPr>
          <w:noProof/>
        </w:rPr>
        <mc:AlternateContent>
          <mc:Choice Requires="wps">
            <w:drawing>
              <wp:anchor distT="0" distB="0" distL="114300" distR="114300" simplePos="0" relativeHeight="251662336" behindDoc="0" locked="0" layoutInCell="1" allowOverlap="1" wp14:anchorId="3D394F59" wp14:editId="58E5EA3A">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8CF107"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5"/>
                    <a:stretch>
                      <a:fillRect/>
                    </a:stretch>
                  </pic:blipFill>
                  <pic:spPr>
                    <a:xfrm>
                      <a:off x="0" y="0"/>
                      <a:ext cx="6184900" cy="4180205"/>
                    </a:xfrm>
                    <a:prstGeom prst="rect">
                      <a:avLst/>
                    </a:prstGeom>
                  </pic:spPr>
                </pic:pic>
              </a:graphicData>
            </a:graphic>
          </wp:inline>
        </w:drawing>
      </w:r>
    </w:p>
    <w:p w14:paraId="1608936D" w14:textId="762CBB5A" w:rsidR="00E52FD7" w:rsidRDefault="00E52FD7" w:rsidP="00E52FD7">
      <w:pPr>
        <w:jc w:val="both"/>
        <w:rPr>
          <w:lang w:val="en-US"/>
        </w:rPr>
      </w:pPr>
    </w:p>
    <w:p w14:paraId="69869077" w14:textId="48303DE9" w:rsidR="00DF3C20" w:rsidRDefault="00DF3C20" w:rsidP="00E52FD7">
      <w:pPr>
        <w:jc w:val="both"/>
        <w:rPr>
          <w:lang w:val="en-US"/>
        </w:rPr>
      </w:pPr>
      <w:r>
        <w:rPr>
          <w:lang w:val="en-US"/>
        </w:rPr>
        <w:lastRenderedPageBreak/>
        <w:t>In web.properties</w:t>
      </w:r>
      <w:r w:rsidR="00B60D5C">
        <w:rPr>
          <w:lang w:val="en-US"/>
        </w:rPr>
        <w:t xml:space="preserve"> some texts of the front end can be changed if so wished. Additionally, add a new data set category, if wished. Keep the format as indicated by other categories.</w:t>
      </w:r>
    </w:p>
    <w:p w14:paraId="603F8E5C" w14:textId="2019602F" w:rsidR="00B60D5C" w:rsidRDefault="00B60D5C" w:rsidP="00E52FD7">
      <w:pPr>
        <w:jc w:val="both"/>
        <w:rPr>
          <w:lang w:val="en-US"/>
        </w:rPr>
      </w:pPr>
    </w:p>
    <w:p w14:paraId="78DC2AF8" w14:textId="3E3535E7" w:rsidR="00E52FD7" w:rsidRDefault="00B60D5C" w:rsidP="00E52FD7">
      <w:pPr>
        <w:jc w:val="both"/>
        <w:rPr>
          <w:lang w:val="en-US"/>
        </w:rPr>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6"/>
                    <a:stretch>
                      <a:fillRect/>
                    </a:stretch>
                  </pic:blipFill>
                  <pic:spPr>
                    <a:xfrm>
                      <a:off x="0" y="0"/>
                      <a:ext cx="6184900" cy="1109345"/>
                    </a:xfrm>
                    <a:prstGeom prst="rect">
                      <a:avLst/>
                    </a:prstGeom>
                  </pic:spPr>
                </pic:pic>
              </a:graphicData>
            </a:graphic>
          </wp:inline>
        </w:drawing>
      </w:r>
    </w:p>
    <w:p w14:paraId="10F0025D" w14:textId="0765F679" w:rsidR="00E52FD7" w:rsidRDefault="00E52FD7" w:rsidP="00E52FD7">
      <w:pPr>
        <w:jc w:val="both"/>
        <w:rPr>
          <w:lang w:val="en-US"/>
        </w:rPr>
      </w:pPr>
    </w:p>
    <w:p w14:paraId="4285BBC2" w14:textId="746E3635" w:rsidR="00E52FD7" w:rsidRDefault="00B60D5C" w:rsidP="00E52FD7">
      <w:pPr>
        <w:jc w:val="both"/>
        <w:rPr>
          <w:lang w:val="en-US"/>
        </w:rPr>
      </w:pPr>
      <w:r>
        <w:rPr>
          <w:noProof/>
        </w:rPr>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7"/>
                    <a:stretch>
                      <a:fillRect/>
                    </a:stretch>
                  </pic:blipFill>
                  <pic:spPr>
                    <a:xfrm>
                      <a:off x="0" y="0"/>
                      <a:ext cx="6184900" cy="1976120"/>
                    </a:xfrm>
                    <a:prstGeom prst="rect">
                      <a:avLst/>
                    </a:prstGeom>
                  </pic:spPr>
                </pic:pic>
              </a:graphicData>
            </a:graphic>
          </wp:inline>
        </w:drawing>
      </w:r>
    </w:p>
    <w:p w14:paraId="42FC7C0D" w14:textId="2405583E" w:rsidR="00E52FD7" w:rsidRDefault="00E52FD7" w:rsidP="00E52FD7">
      <w:pPr>
        <w:jc w:val="both"/>
        <w:rPr>
          <w:lang w:val="en-US"/>
        </w:rPr>
      </w:pPr>
    </w:p>
    <w:p w14:paraId="7C171803" w14:textId="78AB6FE9" w:rsidR="00B60D5C" w:rsidRDefault="00B60D5C" w:rsidP="00E52FD7">
      <w:pPr>
        <w:jc w:val="both"/>
        <w:rPr>
          <w:lang w:val="en-US"/>
        </w:rPr>
      </w:pPr>
      <w:r>
        <w:rPr>
          <w:lang w:val="en-US"/>
        </w:rPr>
        <w:t xml:space="preserve">In wormexp.properties more changes on the displayed text can be made. Important changes </w:t>
      </w:r>
      <w:r w:rsidR="0041148C">
        <w:rPr>
          <w:lang w:val="en-US"/>
        </w:rPr>
        <w:t>are</w:t>
      </w:r>
      <w:r>
        <w:rPr>
          <w:lang w:val="en-US"/>
        </w:rPr>
        <w:t xml:space="preserve"> the update of the current version as well as the Wormbase version.</w:t>
      </w:r>
    </w:p>
    <w:p w14:paraId="33654E88" w14:textId="59611468" w:rsidR="00E52FD7" w:rsidRDefault="00E52FD7" w:rsidP="00E52FD7">
      <w:pPr>
        <w:jc w:val="both"/>
        <w:rPr>
          <w:lang w:val="en-US"/>
        </w:rPr>
      </w:pPr>
    </w:p>
    <w:p w14:paraId="7C58CBD2" w14:textId="5A24C4B8" w:rsidR="0041148C" w:rsidRDefault="0041148C" w:rsidP="00E52FD7">
      <w:pPr>
        <w:jc w:val="both"/>
        <w:rPr>
          <w:lang w:val="en-US"/>
        </w:rPr>
      </w:pPr>
      <w:r>
        <w:rPr>
          <w:noProof/>
        </w:rPr>
        <w:drawing>
          <wp:anchor distT="0" distB="0" distL="114300" distR="114300" simplePos="0" relativeHeight="251671552" behindDoc="0" locked="0" layoutInCell="1" allowOverlap="1" wp14:anchorId="60B32A85" wp14:editId="63851155">
            <wp:simplePos x="0" y="0"/>
            <wp:positionH relativeFrom="margin">
              <wp:align>center</wp:align>
            </wp:positionH>
            <wp:positionV relativeFrom="paragraph">
              <wp:posOffset>69342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Pr>
          <w:lang w:val="en-US"/>
        </w:rPr>
        <w:t>Another important and necessary update is the change of downloadable data sets from the website. Zip all updated category files plus WormExp.info and replace the file in WormExp -&gt; upload. This changes the downloadable content here:</w:t>
      </w:r>
    </w:p>
    <w:p w14:paraId="2F031720" w14:textId="77777777" w:rsidR="00980C23" w:rsidRDefault="00980C23" w:rsidP="00FE4689">
      <w:pPr>
        <w:pStyle w:val="Heading3"/>
      </w:pPr>
      <w:r>
        <w:t>Test Runs</w:t>
      </w:r>
    </w:p>
    <w:p w14:paraId="249AF334" w14:textId="77777777" w:rsidR="00980C23" w:rsidRPr="0052202F" w:rsidRDefault="00980C23" w:rsidP="00980C23">
      <w:pPr>
        <w:pStyle w:val="Heading4"/>
        <w:rPr>
          <w:sz w:val="24"/>
          <w:szCs w:val="24"/>
          <w:lang w:val="en-US"/>
        </w:rPr>
      </w:pPr>
      <w:r w:rsidRPr="0052202F">
        <w:rPr>
          <w:sz w:val="24"/>
          <w:szCs w:val="24"/>
          <w:lang w:val="en-US"/>
        </w:rPr>
        <w:t>Apache TomCat</w:t>
      </w:r>
    </w:p>
    <w:p w14:paraId="53E2C209" w14:textId="41205CDF" w:rsidR="00980C23" w:rsidRDefault="00980C23" w:rsidP="00FD49D7">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should be installed, as well as apache tomcat. </w:t>
      </w:r>
    </w:p>
    <w:p w14:paraId="3D3AA89D" w14:textId="77777777" w:rsidR="00980C23" w:rsidRDefault="00980C23" w:rsidP="00980C23">
      <w:pPr>
        <w:jc w:val="both"/>
        <w:rPr>
          <w:lang w:val="en-US"/>
        </w:rPr>
      </w:pPr>
    </w:p>
    <w:p w14:paraId="0E63649B" w14:textId="77777777" w:rsidR="00980C23" w:rsidRDefault="00980C23" w:rsidP="00980C23">
      <w:pPr>
        <w:jc w:val="both"/>
        <w:rPr>
          <w:lang w:val="en-US"/>
        </w:rPr>
      </w:pPr>
      <w:r>
        <w:rPr>
          <w:lang w:val="en-US"/>
        </w:rPr>
        <w:t>The following steps describe how to locally run the server to conduct test runs:</w:t>
      </w:r>
    </w:p>
    <w:p w14:paraId="1617526C" w14:textId="77777777" w:rsidR="00980C23" w:rsidRDefault="00980C23" w:rsidP="00980C23">
      <w:pPr>
        <w:pStyle w:val="ListParagraph"/>
        <w:numPr>
          <w:ilvl w:val="0"/>
          <w:numId w:val="17"/>
        </w:numPr>
        <w:jc w:val="both"/>
        <w:rPr>
          <w:lang w:val="en-US"/>
        </w:rPr>
      </w:pPr>
      <w:r w:rsidRPr="004361E7">
        <w:rPr>
          <w:lang w:val="en-US"/>
        </w:rPr>
        <w:lastRenderedPageBreak/>
        <w:t>Make sure, that the file test.jar is in both versions. Run Windows Powershell and go into the project directory that contains test.jar</w:t>
      </w:r>
      <w:r>
        <w:rPr>
          <w:lang w:val="en-US"/>
        </w:rPr>
        <w:t>.</w:t>
      </w:r>
    </w:p>
    <w:p w14:paraId="17C1B0FC" w14:textId="77777777" w:rsidR="00980C23" w:rsidRDefault="00980C23" w:rsidP="00980C23">
      <w:pPr>
        <w:pStyle w:val="ListParagraph"/>
        <w:numPr>
          <w:ilvl w:val="0"/>
          <w:numId w:val="17"/>
        </w:numPr>
        <w:jc w:val="both"/>
        <w:rPr>
          <w:lang w:val="en-US"/>
        </w:rPr>
      </w:pPr>
      <w:r>
        <w:rPr>
          <w:lang w:val="en-US"/>
        </w:rPr>
        <w:t>Run: “j</w:t>
      </w:r>
      <w:r w:rsidRPr="00EB7428">
        <w:rPr>
          <w:lang w:val="en-US"/>
        </w:rPr>
        <w:t>ava -classpath test.jar com.dem.test.HiServer</w:t>
      </w:r>
      <w:r>
        <w:rPr>
          <w:lang w:val="en-US"/>
        </w:rPr>
        <w:t>”</w:t>
      </w:r>
    </w:p>
    <w:p w14:paraId="7CAF6C6A" w14:textId="77777777" w:rsidR="00980C23" w:rsidRDefault="00980C23" w:rsidP="00980C23">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ormExp folder from the database folder into it. </w:t>
      </w:r>
    </w:p>
    <w:p w14:paraId="70DF198A" w14:textId="77777777" w:rsidR="00980C23" w:rsidRDefault="00980C23" w:rsidP="00980C23">
      <w:pPr>
        <w:pStyle w:val="ListParagraph"/>
        <w:numPr>
          <w:ilvl w:val="1"/>
          <w:numId w:val="17"/>
        </w:numPr>
        <w:jc w:val="both"/>
        <w:rPr>
          <w:lang w:val="en-US"/>
        </w:rPr>
      </w:pPr>
      <w:r>
        <w:rPr>
          <w:lang w:val="en-US"/>
        </w:rPr>
        <w:t>Attention: due to WormExp being hardcoded, two copies of the same folder are necessary at the moment: wormexpp and WormExp (problem will be solved in the future…)</w:t>
      </w:r>
    </w:p>
    <w:p w14:paraId="39E3A6DD" w14:textId="77777777" w:rsidR="00980C23" w:rsidRDefault="00980C23" w:rsidP="00980C23">
      <w:pPr>
        <w:pStyle w:val="ListParagraph"/>
        <w:numPr>
          <w:ilvl w:val="0"/>
          <w:numId w:val="17"/>
        </w:numPr>
        <w:jc w:val="both"/>
        <w:rPr>
          <w:lang w:val="en-US"/>
        </w:rPr>
      </w:pPr>
      <w:r>
        <w:rPr>
          <w:lang w:val="en-US"/>
        </w:rPr>
        <w:t>Run TomCat</w:t>
      </w:r>
    </w:p>
    <w:p w14:paraId="6D853D21" w14:textId="77777777" w:rsidR="00980C23" w:rsidRDefault="00980C23" w:rsidP="00980C23">
      <w:pPr>
        <w:pStyle w:val="ListParagraph"/>
        <w:numPr>
          <w:ilvl w:val="0"/>
          <w:numId w:val="17"/>
        </w:numPr>
        <w:jc w:val="both"/>
        <w:rPr>
          <w:lang w:val="en-US"/>
        </w:rPr>
      </w:pPr>
      <w:r>
        <w:rPr>
          <w:lang w:val="en-US"/>
        </w:rPr>
        <w:t>Go into your browser and write “</w:t>
      </w:r>
      <w:r w:rsidRPr="000D08A8">
        <w:rPr>
          <w:lang w:val="en-US"/>
        </w:rPr>
        <w:t>localhost:8080/wormexpp/</w:t>
      </w:r>
      <w:r>
        <w:rPr>
          <w:lang w:val="en-US"/>
        </w:rPr>
        <w:t>”</w:t>
      </w:r>
    </w:p>
    <w:p w14:paraId="2B871AD1" w14:textId="77777777" w:rsidR="00980C23" w:rsidRDefault="00980C23" w:rsidP="00980C23">
      <w:pPr>
        <w:pStyle w:val="ListParagraph"/>
        <w:numPr>
          <w:ilvl w:val="0"/>
          <w:numId w:val="17"/>
        </w:numPr>
        <w:jc w:val="both"/>
        <w:rPr>
          <w:lang w:val="en-US"/>
        </w:rPr>
      </w:pPr>
      <w:r>
        <w:rPr>
          <w:lang w:val="en-US"/>
        </w:rPr>
        <w:t>There should now be an exact copy of the WormExp website in your browser.</w:t>
      </w:r>
    </w:p>
    <w:p w14:paraId="791C9944" w14:textId="77777777" w:rsidR="00980C23" w:rsidRDefault="00980C23" w:rsidP="00980C23">
      <w:pPr>
        <w:jc w:val="both"/>
        <w:rPr>
          <w:lang w:val="en-US"/>
        </w:rPr>
      </w:pPr>
    </w:p>
    <w:p w14:paraId="5930C1A2" w14:textId="77777777" w:rsidR="00980C23" w:rsidRPr="00601836" w:rsidRDefault="00980C23" w:rsidP="00980C23">
      <w:pPr>
        <w:jc w:val="both"/>
        <w:rPr>
          <w:lang w:val="en-US"/>
        </w:rPr>
      </w:pPr>
      <w:r>
        <w:rPr>
          <w:lang w:val="en-US"/>
        </w:rPr>
        <w:t xml:space="preserve">With this locally run server, test runs can be conducted, and changes can be made. </w:t>
      </w:r>
    </w:p>
    <w:p w14:paraId="3E814E7A" w14:textId="77777777" w:rsidR="00980C23" w:rsidRDefault="00980C23" w:rsidP="00980C23">
      <w:pPr>
        <w:jc w:val="both"/>
        <w:rPr>
          <w:lang w:val="en-US"/>
        </w:rPr>
      </w:pPr>
    </w:p>
    <w:p w14:paraId="01AC6402" w14:textId="3BACCCDF" w:rsidR="00980C23" w:rsidRDefault="00980C23" w:rsidP="00980C23">
      <w:pPr>
        <w:pStyle w:val="Heading4"/>
        <w:rPr>
          <w:sz w:val="24"/>
          <w:szCs w:val="24"/>
          <w:lang w:val="en-US"/>
        </w:rPr>
      </w:pPr>
      <w:r w:rsidRPr="00601836">
        <w:rPr>
          <w:sz w:val="24"/>
          <w:szCs w:val="24"/>
          <w:lang w:val="en-US"/>
        </w:rPr>
        <w:t>Selecting Test sets</w:t>
      </w:r>
    </w:p>
    <w:p w14:paraId="6F3C5B9A" w14:textId="6778016C" w:rsidR="00FD49D7" w:rsidRPr="00FD49D7" w:rsidRDefault="00FD49D7" w:rsidP="00FD49D7">
      <w:pPr>
        <w:pStyle w:val="Heading5"/>
        <w:rPr>
          <w:lang w:val="en-US"/>
        </w:rPr>
      </w:pPr>
      <w:r>
        <w:rPr>
          <w:lang w:val="en-US"/>
        </w:rPr>
        <w:t>Category changes</w:t>
      </w:r>
    </w:p>
    <w:p w14:paraId="4D85515B" w14:textId="08C25EEE" w:rsidR="00980C23" w:rsidRDefault="00980C23" w:rsidP="00980C23">
      <w:pPr>
        <w:rPr>
          <w:lang w:val="en-US"/>
        </w:rPr>
      </w:pPr>
      <w:r>
        <w:rPr>
          <w:lang w:val="en-US"/>
        </w:rPr>
        <w:t xml:space="preserve">Test gene sets should be selected appropriate to the changes. However, standard test sets will be implemented and should be applied before every official update to confirm a smooth transition. Curated test sets are saved in the folder “test sets” and can be updated if necessary. Test sets for every category have one old and one new data set. </w:t>
      </w:r>
    </w:p>
    <w:p w14:paraId="23C0751A" w14:textId="77777777" w:rsidR="00FD49D7" w:rsidRDefault="00FD49D7" w:rsidP="00980C23">
      <w:pPr>
        <w:rPr>
          <w:lang w:val="en-US"/>
        </w:rPr>
      </w:pPr>
    </w:p>
    <w:p w14:paraId="0DB8175D" w14:textId="77777777" w:rsidR="00FD49D7" w:rsidRPr="009B4E85" w:rsidRDefault="00FD49D7" w:rsidP="00FD49D7">
      <w:pPr>
        <w:rPr>
          <w:lang w:val="en-US"/>
        </w:rPr>
      </w:pPr>
      <w:r>
        <w:rPr>
          <w:lang w:val="en-US"/>
        </w:rPr>
        <w:t>First, test gene sets will be collected (see 4.3.10.2 for more details) and tested on the old database to get a comparison baseline. 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66FB56B9" w14:textId="77777777" w:rsidR="00FD49D7" w:rsidRDefault="00FD49D7" w:rsidP="00980C23">
      <w:pPr>
        <w:rPr>
          <w:lang w:val="en-US"/>
        </w:rPr>
      </w:pPr>
    </w:p>
    <w:p w14:paraId="0E8EE57C" w14:textId="77777777" w:rsidR="00980C23" w:rsidRDefault="00980C23" w:rsidP="00980C23">
      <w:pPr>
        <w:rPr>
          <w:lang w:val="en-US"/>
        </w:rPr>
      </w:pPr>
    </w:p>
    <w:p w14:paraId="1B066CDD" w14:textId="77777777" w:rsidR="00980C23" w:rsidRDefault="00980C23" w:rsidP="00980C23">
      <w:pPr>
        <w:rPr>
          <w:lang w:val="en-US"/>
        </w:rPr>
      </w:pPr>
      <w:r>
        <w:rPr>
          <w:lang w:val="en-US"/>
        </w:rPr>
        <w:t xml:space="preserve">Things that should be tested: </w:t>
      </w:r>
    </w:p>
    <w:p w14:paraId="608B1135" w14:textId="77777777" w:rsidR="00980C23" w:rsidRDefault="00980C23" w:rsidP="00980C23">
      <w:pPr>
        <w:pStyle w:val="ListParagraph"/>
        <w:numPr>
          <w:ilvl w:val="0"/>
          <w:numId w:val="18"/>
        </w:numPr>
        <w:rPr>
          <w:lang w:val="en-US"/>
        </w:rPr>
      </w:pPr>
      <w:r>
        <w:rPr>
          <w:lang w:val="en-US"/>
        </w:rPr>
        <w:t>Upload of files</w:t>
      </w:r>
    </w:p>
    <w:p w14:paraId="521FFD90" w14:textId="77777777" w:rsidR="00980C23" w:rsidRDefault="00980C23" w:rsidP="00980C23">
      <w:pPr>
        <w:pStyle w:val="ListParagraph"/>
        <w:numPr>
          <w:ilvl w:val="0"/>
          <w:numId w:val="18"/>
        </w:numPr>
        <w:rPr>
          <w:lang w:val="en-US"/>
        </w:rPr>
      </w:pPr>
      <w:r>
        <w:rPr>
          <w:lang w:val="en-US"/>
        </w:rPr>
        <w:t>All categories are selectable by server (especially important with new categories)</w:t>
      </w:r>
    </w:p>
    <w:p w14:paraId="304F58F3" w14:textId="77777777" w:rsidR="00980C23" w:rsidRDefault="00980C23" w:rsidP="00980C23">
      <w:pPr>
        <w:pStyle w:val="ListParagraph"/>
        <w:numPr>
          <w:ilvl w:val="0"/>
          <w:numId w:val="18"/>
        </w:numPr>
        <w:rPr>
          <w:lang w:val="en-US"/>
        </w:rPr>
      </w:pPr>
      <w:r>
        <w:rPr>
          <w:lang w:val="en-US"/>
        </w:rPr>
        <w:t>Enrichment analysis also able to select all categories</w:t>
      </w:r>
    </w:p>
    <w:p w14:paraId="6F1441BC" w14:textId="77777777" w:rsidR="00980C23" w:rsidRDefault="00980C23" w:rsidP="00980C23">
      <w:pPr>
        <w:rPr>
          <w:lang w:val="en-US"/>
        </w:rPr>
      </w:pPr>
    </w:p>
    <w:p w14:paraId="772AB2DE" w14:textId="77777777" w:rsidR="00980C23" w:rsidRDefault="00980C23" w:rsidP="00980C23">
      <w:pPr>
        <w:pStyle w:val="ListParagraph"/>
        <w:numPr>
          <w:ilvl w:val="0"/>
          <w:numId w:val="19"/>
        </w:numPr>
        <w:rPr>
          <w:lang w:val="en-US"/>
        </w:rPr>
      </w:pPr>
      <w:r>
        <w:rPr>
          <w:lang w:val="en-US"/>
        </w:rPr>
        <w:t>Take one test set from every category and test if the finds the same hits</w:t>
      </w:r>
    </w:p>
    <w:p w14:paraId="3C1CEC4E" w14:textId="77777777" w:rsidR="00980C23" w:rsidRDefault="00980C23" w:rsidP="00980C23">
      <w:pPr>
        <w:pStyle w:val="ListParagraph"/>
        <w:numPr>
          <w:ilvl w:val="0"/>
          <w:numId w:val="19"/>
        </w:numPr>
        <w:rPr>
          <w:lang w:val="en-US"/>
        </w:rPr>
      </w:pPr>
      <w:r>
        <w:rPr>
          <w:lang w:val="en-US"/>
        </w:rPr>
        <w:t>Make enrichment-analysis on respective category</w:t>
      </w:r>
    </w:p>
    <w:p w14:paraId="3CA23757" w14:textId="5B06AE5C" w:rsidR="00980C23" w:rsidRDefault="00980C23" w:rsidP="00980C23">
      <w:pPr>
        <w:pStyle w:val="ListParagraph"/>
        <w:numPr>
          <w:ilvl w:val="0"/>
          <w:numId w:val="19"/>
        </w:numPr>
        <w:rPr>
          <w:lang w:val="en-US"/>
        </w:rPr>
      </w:pPr>
      <w:r>
        <w:rPr>
          <w:lang w:val="en-US"/>
        </w:rPr>
        <w:t>Search the database by selecting three WormbaseIDs that are known to be in all categories to test search function (e.g. daf-2, clec-4,…)</w:t>
      </w:r>
    </w:p>
    <w:p w14:paraId="2A5BF80F" w14:textId="2D417BE0" w:rsidR="00FD49D7" w:rsidRDefault="00FD49D7" w:rsidP="00FD49D7">
      <w:pPr>
        <w:rPr>
          <w:lang w:val="en-US"/>
        </w:rPr>
      </w:pPr>
    </w:p>
    <w:p w14:paraId="4439FDE4" w14:textId="004849C7" w:rsidR="00FD49D7" w:rsidRDefault="00FD49D7" w:rsidP="00FD49D7">
      <w:pPr>
        <w:pStyle w:val="Heading5"/>
        <w:rPr>
          <w:lang w:val="en-US"/>
        </w:rPr>
      </w:pPr>
      <w:r>
        <w:rPr>
          <w:lang w:val="en-US"/>
        </w:rPr>
        <w:t>Source code changes</w:t>
      </w:r>
    </w:p>
    <w:p w14:paraId="70430F69" w14:textId="6AB64FDE" w:rsidR="00FD49D7" w:rsidRDefault="00FD49D7" w:rsidP="00FD49D7">
      <w:pPr>
        <w:rPr>
          <w:lang w:val="en-US"/>
        </w:rPr>
      </w:pPr>
    </w:p>
    <w:p w14:paraId="6F22E4E4" w14:textId="789963F6" w:rsidR="00FD49D7" w:rsidRDefault="00FD49D7" w:rsidP="00FD49D7">
      <w:pPr>
        <w:rPr>
          <w:lang w:val="en-US"/>
        </w:rPr>
      </w:pPr>
      <w:r>
        <w:rPr>
          <w:lang w:val="en-US"/>
        </w:rPr>
        <w:t>Select test sets depening on the changes of the source code</w:t>
      </w:r>
    </w:p>
    <w:p w14:paraId="2F9CC3B6" w14:textId="77777777" w:rsidR="00FD49D7" w:rsidRPr="00FD49D7" w:rsidRDefault="00FD49D7" w:rsidP="00FD49D7">
      <w:pPr>
        <w:rPr>
          <w:lang w:val="en-US"/>
        </w:rPr>
      </w:pPr>
    </w:p>
    <w:p w14:paraId="3631D7A0" w14:textId="77777777" w:rsidR="00980C23" w:rsidRPr="0052202F" w:rsidRDefault="00980C23" w:rsidP="00980C23">
      <w:pPr>
        <w:pStyle w:val="Heading4"/>
        <w:rPr>
          <w:sz w:val="24"/>
          <w:szCs w:val="24"/>
          <w:lang w:val="en-US"/>
        </w:rPr>
      </w:pPr>
      <w:r w:rsidRPr="0052202F">
        <w:rPr>
          <w:sz w:val="24"/>
          <w:szCs w:val="24"/>
          <w:lang w:val="en-US"/>
        </w:rPr>
        <w:t>Test runs</w:t>
      </w:r>
    </w:p>
    <w:p w14:paraId="3129F8DB" w14:textId="77777777" w:rsidR="00980C23" w:rsidRDefault="00980C23" w:rsidP="00980C23">
      <w:pPr>
        <w:rPr>
          <w:lang w:val="en-US"/>
        </w:rPr>
      </w:pPr>
      <w:r>
        <w:rPr>
          <w:lang w:val="en-US"/>
        </w:rPr>
        <w:t>Document all outputs in word file</w:t>
      </w:r>
    </w:p>
    <w:p w14:paraId="323CBA55" w14:textId="77777777" w:rsidR="00980C23" w:rsidRDefault="00980C23" w:rsidP="00980C23">
      <w:pPr>
        <w:pStyle w:val="ListParagraph"/>
        <w:numPr>
          <w:ilvl w:val="0"/>
          <w:numId w:val="20"/>
        </w:numPr>
        <w:rPr>
          <w:lang w:val="en-US"/>
        </w:rPr>
      </w:pPr>
      <w:r>
        <w:rPr>
          <w:lang w:val="en-US"/>
        </w:rPr>
        <w:lastRenderedPageBreak/>
        <w:t>Use curated test files for test of old database -&gt; document!</w:t>
      </w:r>
    </w:p>
    <w:p w14:paraId="5EC52160" w14:textId="77777777" w:rsidR="00980C23" w:rsidRDefault="00980C23" w:rsidP="00980C23">
      <w:pPr>
        <w:pStyle w:val="ListParagraph"/>
        <w:numPr>
          <w:ilvl w:val="0"/>
          <w:numId w:val="20"/>
        </w:numPr>
        <w:rPr>
          <w:lang w:val="en-US"/>
        </w:rPr>
      </w:pPr>
      <w:r>
        <w:rPr>
          <w:lang w:val="en-US"/>
        </w:rPr>
        <w:t>Use curated test files for test of new database -&gt; document!</w:t>
      </w:r>
    </w:p>
    <w:p w14:paraId="4B9E3930" w14:textId="77777777" w:rsidR="00980C23" w:rsidRPr="005D418A" w:rsidRDefault="00980C23" w:rsidP="00980C23">
      <w:pPr>
        <w:pStyle w:val="ListParagraph"/>
        <w:numPr>
          <w:ilvl w:val="0"/>
          <w:numId w:val="20"/>
        </w:numPr>
        <w:rPr>
          <w:lang w:val="en-US"/>
        </w:rPr>
      </w:pPr>
      <w:r>
        <w:rPr>
          <w:lang w:val="en-US"/>
        </w:rPr>
        <w:t>Fuse data bases and test again</w:t>
      </w:r>
    </w:p>
    <w:p w14:paraId="545648B3" w14:textId="7444C244" w:rsidR="0041148C" w:rsidRPr="00E52FD7" w:rsidRDefault="0041148C" w:rsidP="00E52FD7">
      <w:pPr>
        <w:jc w:val="both"/>
        <w:rPr>
          <w:lang w:val="en-US"/>
        </w:rPr>
      </w:pPr>
    </w:p>
    <w:p w14:paraId="5237CD0B" w14:textId="463C6934" w:rsidR="00206650" w:rsidRDefault="00206650" w:rsidP="00FE4689">
      <w:pPr>
        <w:pStyle w:val="Heading3"/>
      </w:pPr>
      <w:r>
        <w:t>Checklist</w:t>
      </w:r>
    </w:p>
    <w:p w14:paraId="2BEE7F9B" w14:textId="74829D50" w:rsidR="004F0AC6" w:rsidRPr="005820CD" w:rsidRDefault="004F0AC6" w:rsidP="0096752D">
      <w:pPr>
        <w:jc w:val="both"/>
        <w:rPr>
          <w:lang w:val="de-DE"/>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06BCEEA8" w:rsidR="006546A5" w:rsidRDefault="006546A5" w:rsidP="006546A5">
            <w:pPr>
              <w:jc w:val="both"/>
              <w:rPr>
                <w:lang w:val="de-DE"/>
              </w:rPr>
            </w:pPr>
            <w:r>
              <w:rPr>
                <w:lang w:val="de-DE"/>
              </w:rPr>
              <w:t>c.elegans.WS283.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07870B38" w:rsidR="006546A5" w:rsidRDefault="006546A5" w:rsidP="0096752D">
            <w:pPr>
              <w:jc w:val="both"/>
              <w:rPr>
                <w:lang w:val="de-DE"/>
              </w:rPr>
            </w:pPr>
            <w:r>
              <w:rPr>
                <w:lang w:val="de-DE"/>
              </w:rPr>
              <w:t>No</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6728F5E3" w:rsidR="006546A5" w:rsidRDefault="006546A5" w:rsidP="0096752D">
            <w:pPr>
              <w:jc w:val="both"/>
              <w:rPr>
                <w:lang w:val="de-DE"/>
              </w:rPr>
            </w:pPr>
            <w:r>
              <w:rPr>
                <w:lang w:val="de-DE"/>
              </w:rPr>
              <w:t>No</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107DF0F5" w:rsidR="006546A5" w:rsidRDefault="006546A5" w:rsidP="0096752D">
            <w:pPr>
              <w:jc w:val="both"/>
              <w:rPr>
                <w:lang w:val="de-DE"/>
              </w:rPr>
            </w:pPr>
            <w:r>
              <w:rPr>
                <w:lang w:val="de-DE"/>
              </w:rPr>
              <w:t>No</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3A04E3EA" w:rsidR="006546A5" w:rsidRDefault="006546A5" w:rsidP="0096752D">
            <w:pPr>
              <w:jc w:val="both"/>
              <w:rPr>
                <w:lang w:val="de-DE"/>
              </w:rPr>
            </w:pPr>
            <w:r>
              <w:rPr>
                <w:lang w:val="de-DE"/>
              </w:rPr>
              <w:t>No</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49B7484D" w:rsidR="006546A5" w:rsidRDefault="006546A5" w:rsidP="0096752D">
            <w:pPr>
              <w:jc w:val="both"/>
              <w:rPr>
                <w:lang w:val="de-DE"/>
              </w:rPr>
            </w:pPr>
            <w:r>
              <w:rPr>
                <w:lang w:val="de-DE"/>
              </w:rPr>
              <w:t>No</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7C76CEA8" w:rsidR="006546A5" w:rsidRDefault="006546A5" w:rsidP="006546A5">
            <w:pPr>
              <w:jc w:val="both"/>
              <w:rPr>
                <w:lang w:val="de-DE"/>
              </w:rPr>
            </w:pPr>
            <w:r>
              <w:rPr>
                <w:lang w:val="de-DE"/>
              </w:rPr>
              <w:t>No</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26DC4E11" w:rsidR="006546A5" w:rsidRDefault="006546A5" w:rsidP="006546A5">
            <w:pPr>
              <w:jc w:val="both"/>
              <w:rPr>
                <w:lang w:val="de-DE"/>
              </w:rPr>
            </w:pPr>
            <w:r>
              <w:rPr>
                <w:lang w:val="de-DE"/>
              </w:rPr>
              <w:t>No</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665C543C" w:rsidR="006546A5" w:rsidRDefault="006546A5" w:rsidP="006546A5">
            <w:pPr>
              <w:jc w:val="both"/>
              <w:rPr>
                <w:lang w:val="de-DE"/>
              </w:rPr>
            </w:pPr>
            <w:r>
              <w:rPr>
                <w:lang w:val="de-DE"/>
              </w:rPr>
              <w:t>No</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4AD3B9BF" w:rsidR="006546A5" w:rsidRDefault="001838F6"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7B56DE10" w:rsidR="006546A5" w:rsidRPr="005820CD" w:rsidRDefault="006546A5" w:rsidP="006546A5">
            <w:pPr>
              <w:jc w:val="both"/>
              <w:rPr>
                <w:lang w:val="de-DE"/>
              </w:rPr>
            </w:pPr>
            <w:r w:rsidRPr="005820CD">
              <w:rPr>
                <w:lang w:val="de-DE"/>
              </w:rPr>
              <w:t>datafinder.ipynb</w:t>
            </w:r>
          </w:p>
        </w:tc>
        <w:tc>
          <w:tcPr>
            <w:tcW w:w="3047" w:type="dxa"/>
          </w:tcPr>
          <w:p w14:paraId="405D0B09" w14:textId="26131EB7" w:rsidR="006546A5" w:rsidRDefault="006546A5" w:rsidP="006546A5">
            <w:pPr>
              <w:jc w:val="both"/>
              <w:rPr>
                <w:lang w:val="de-DE"/>
              </w:rPr>
            </w:pPr>
            <w:r>
              <w:rPr>
                <w:lang w:val="de-DE"/>
              </w:rPr>
              <w:t xml:space="preserve">newly created; </w:t>
            </w:r>
          </w:p>
        </w:tc>
        <w:tc>
          <w:tcPr>
            <w:tcW w:w="2577" w:type="dxa"/>
          </w:tcPr>
          <w:p w14:paraId="24978AE7" w14:textId="46211ABF" w:rsidR="006546A5" w:rsidRDefault="006546A5"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28" w:name="_Toc94180236"/>
      <w:bookmarkEnd w:id="23"/>
      <w:bookmarkEnd w:id="24"/>
      <w:bookmarkEnd w:id="25"/>
      <w:r w:rsidRPr="00C94DF9">
        <w:rPr>
          <w:b/>
          <w:sz w:val="28"/>
          <w:szCs w:val="20"/>
          <w:lang w:val="en-US" w:eastAsia="de-DE"/>
        </w:rPr>
        <w:t>Document History</w:t>
      </w:r>
      <w:bookmarkEnd w:id="28"/>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29" w:name="_Toc94180237"/>
          <w:r w:rsidR="00676A00" w:rsidRPr="00C94DF9">
            <w:rPr>
              <w:lang w:val="en-US"/>
            </w:rPr>
            <w:t>Publication bibliography</w:t>
          </w:r>
          <w:bookmarkEnd w:id="29"/>
        </w:p>
        <w:p w14:paraId="7E18A36A" w14:textId="77777777" w:rsidR="00676A00" w:rsidRPr="00C94DF9" w:rsidRDefault="00676A00" w:rsidP="0096752D">
          <w:pPr>
            <w:pStyle w:val="CitaviBibliographyEntry"/>
            <w:jc w:val="both"/>
            <w:rPr>
              <w:lang w:val="en-US"/>
            </w:rPr>
          </w:pPr>
          <w:bookmarkStart w:id="30"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1" w:name="_CTVL001113b4e6574bd40508eb3762ede3110d2"/>
          <w:bookmarkEnd w:id="30"/>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2" w:name="_CTVL00160da994d7faf4b1f8f3fa728da2ad489"/>
          <w:bookmarkEnd w:id="31"/>
          <w:r w:rsidRPr="00C94DF9">
            <w:rPr>
              <w:lang w:val="en-US"/>
            </w:rPr>
            <w:t>Yang, Wentao; Dierking, Katja; Schulenburg, Hinrich (2016): WormExp: a web-based application for a Caenorhabditis elegans-specific gene expression enrichnment analysis. In</w:t>
          </w:r>
          <w:bookmarkEnd w:id="32"/>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19"/>
      <w:headerReference w:type="default" r:id="rId20"/>
      <w:footerReference w:type="even" r:id="rId21"/>
      <w:footerReference w:type="default" r:id="rId22"/>
      <w:headerReference w:type="first" r:id="rId23"/>
      <w:footerReference w:type="first" r:id="rId24"/>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F2EBA" w14:textId="77777777" w:rsidR="00057177" w:rsidRDefault="00057177" w:rsidP="009E5A2C">
      <w:r>
        <w:separator/>
      </w:r>
    </w:p>
    <w:p w14:paraId="714065D1" w14:textId="77777777" w:rsidR="00057177" w:rsidRDefault="00057177"/>
    <w:p w14:paraId="4E8EF15F" w14:textId="77777777" w:rsidR="00057177" w:rsidRDefault="00057177"/>
    <w:p w14:paraId="5CCE9975" w14:textId="77777777" w:rsidR="00057177" w:rsidRDefault="00057177" w:rsidP="002730CD"/>
    <w:p w14:paraId="7CE2166F" w14:textId="77777777" w:rsidR="00057177" w:rsidRDefault="00057177"/>
    <w:p w14:paraId="0883A6F9" w14:textId="77777777" w:rsidR="00057177" w:rsidRDefault="00057177"/>
  </w:endnote>
  <w:endnote w:type="continuationSeparator" w:id="0">
    <w:p w14:paraId="2614B457" w14:textId="77777777" w:rsidR="00057177" w:rsidRDefault="00057177" w:rsidP="009E5A2C">
      <w:r>
        <w:continuationSeparator/>
      </w:r>
    </w:p>
    <w:p w14:paraId="03573192" w14:textId="77777777" w:rsidR="00057177" w:rsidRDefault="00057177"/>
    <w:p w14:paraId="431557D9" w14:textId="77777777" w:rsidR="00057177" w:rsidRDefault="00057177"/>
    <w:p w14:paraId="24D8074F" w14:textId="77777777" w:rsidR="00057177" w:rsidRDefault="00057177" w:rsidP="002730CD"/>
    <w:p w14:paraId="0E9D359F" w14:textId="77777777" w:rsidR="00057177" w:rsidRDefault="00057177"/>
    <w:p w14:paraId="401ED906" w14:textId="77777777" w:rsidR="00057177" w:rsidRDefault="000571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40CB6547"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6A1720">
      <w:rPr>
        <w:rStyle w:val="PageNumber"/>
        <w:rFonts w:cs="Arial"/>
        <w:b/>
        <w:noProof/>
        <w:lang w:val="de-DE"/>
      </w:rPr>
      <w:t>13</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ED1C8" w14:textId="77777777" w:rsidR="00057177" w:rsidRDefault="00057177" w:rsidP="009E5A2C">
      <w:r>
        <w:separator/>
      </w:r>
    </w:p>
    <w:p w14:paraId="7062B54D" w14:textId="77777777" w:rsidR="00057177" w:rsidRDefault="00057177"/>
    <w:p w14:paraId="15D24E66" w14:textId="77777777" w:rsidR="00057177" w:rsidRDefault="00057177"/>
    <w:p w14:paraId="4016699C" w14:textId="77777777" w:rsidR="00057177" w:rsidRDefault="00057177" w:rsidP="002730CD"/>
    <w:p w14:paraId="36DE553F" w14:textId="77777777" w:rsidR="00057177" w:rsidRDefault="00057177"/>
    <w:p w14:paraId="0A7927FC" w14:textId="77777777" w:rsidR="00057177" w:rsidRDefault="00057177"/>
  </w:footnote>
  <w:footnote w:type="continuationSeparator" w:id="0">
    <w:p w14:paraId="3C458561" w14:textId="77777777" w:rsidR="00057177" w:rsidRDefault="00057177" w:rsidP="009E5A2C">
      <w:r>
        <w:continuationSeparator/>
      </w:r>
    </w:p>
    <w:p w14:paraId="521ABC18" w14:textId="77777777" w:rsidR="00057177" w:rsidRDefault="00057177"/>
    <w:p w14:paraId="66AEC719" w14:textId="77777777" w:rsidR="00057177" w:rsidRDefault="00057177"/>
    <w:p w14:paraId="5A18F6E0" w14:textId="77777777" w:rsidR="00057177" w:rsidRDefault="00057177" w:rsidP="002730CD"/>
    <w:p w14:paraId="0AC3E5B1" w14:textId="77777777" w:rsidR="00057177" w:rsidRDefault="00057177"/>
    <w:p w14:paraId="184F6383" w14:textId="77777777" w:rsidR="00057177" w:rsidRDefault="000571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460B5FA2"/>
    <w:multiLevelType w:val="multilevel"/>
    <w:tmpl w:val="CADE3C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156075"/>
    <w:multiLevelType w:val="hybridMultilevel"/>
    <w:tmpl w:val="523C25CA"/>
    <w:lvl w:ilvl="0" w:tplc="CE88CC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910899">
    <w:abstractNumId w:val="7"/>
  </w:num>
  <w:num w:numId="2" w16cid:durableId="1211576079">
    <w:abstractNumId w:val="11"/>
  </w:num>
  <w:num w:numId="3" w16cid:durableId="1517957301">
    <w:abstractNumId w:val="7"/>
  </w:num>
  <w:num w:numId="4" w16cid:durableId="1516263341">
    <w:abstractNumId w:val="7"/>
  </w:num>
  <w:num w:numId="5" w16cid:durableId="972641824">
    <w:abstractNumId w:val="7"/>
  </w:num>
  <w:num w:numId="6" w16cid:durableId="39593324">
    <w:abstractNumId w:val="2"/>
  </w:num>
  <w:num w:numId="7" w16cid:durableId="439957830">
    <w:abstractNumId w:val="2"/>
  </w:num>
  <w:num w:numId="8" w16cid:durableId="754547900">
    <w:abstractNumId w:val="8"/>
  </w:num>
  <w:num w:numId="9" w16cid:durableId="2059158047">
    <w:abstractNumId w:val="12"/>
  </w:num>
  <w:num w:numId="10" w16cid:durableId="455759803">
    <w:abstractNumId w:val="1"/>
  </w:num>
  <w:num w:numId="11" w16cid:durableId="1823767804">
    <w:abstractNumId w:val="3"/>
  </w:num>
  <w:num w:numId="12" w16cid:durableId="32703309">
    <w:abstractNumId w:val="11"/>
    <w:lvlOverride w:ilvl="0">
      <w:startOverride w:val="7"/>
    </w:lvlOverride>
    <w:lvlOverride w:ilvl="1">
      <w:startOverride w:val="2"/>
    </w:lvlOverride>
  </w:num>
  <w:num w:numId="13" w16cid:durableId="1986815225">
    <w:abstractNumId w:val="4"/>
  </w:num>
  <w:num w:numId="14" w16cid:durableId="1613628058">
    <w:abstractNumId w:val="5"/>
  </w:num>
  <w:num w:numId="15" w16cid:durableId="83692939">
    <w:abstractNumId w:val="0"/>
  </w:num>
  <w:num w:numId="16" w16cid:durableId="1522860169">
    <w:abstractNumId w:val="9"/>
  </w:num>
  <w:num w:numId="17" w16cid:durableId="1115833973">
    <w:abstractNumId w:val="14"/>
  </w:num>
  <w:num w:numId="18" w16cid:durableId="1083138912">
    <w:abstractNumId w:val="6"/>
  </w:num>
  <w:num w:numId="19" w16cid:durableId="1017080964">
    <w:abstractNumId w:val="13"/>
  </w:num>
  <w:num w:numId="20" w16cid:durableId="287051657">
    <w:abstractNumId w:val="15"/>
  </w:num>
  <w:num w:numId="21" w16cid:durableId="17170754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936"/>
    <w:rsid w:val="00012A71"/>
    <w:rsid w:val="000249AB"/>
    <w:rsid w:val="00031DBE"/>
    <w:rsid w:val="00032F47"/>
    <w:rsid w:val="00035F16"/>
    <w:rsid w:val="00040644"/>
    <w:rsid w:val="00050F14"/>
    <w:rsid w:val="00055844"/>
    <w:rsid w:val="00056317"/>
    <w:rsid w:val="0005643C"/>
    <w:rsid w:val="00057177"/>
    <w:rsid w:val="0006296E"/>
    <w:rsid w:val="00085D73"/>
    <w:rsid w:val="00086801"/>
    <w:rsid w:val="000904C7"/>
    <w:rsid w:val="000917FA"/>
    <w:rsid w:val="00096CE5"/>
    <w:rsid w:val="000B503F"/>
    <w:rsid w:val="000B6D9D"/>
    <w:rsid w:val="000D08A8"/>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6650"/>
    <w:rsid w:val="00210806"/>
    <w:rsid w:val="00213D24"/>
    <w:rsid w:val="00227B52"/>
    <w:rsid w:val="00231149"/>
    <w:rsid w:val="0023171E"/>
    <w:rsid w:val="00241E2D"/>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10FA"/>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A18EB"/>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148C"/>
    <w:rsid w:val="00416082"/>
    <w:rsid w:val="0043232F"/>
    <w:rsid w:val="00435934"/>
    <w:rsid w:val="004361E7"/>
    <w:rsid w:val="0045582E"/>
    <w:rsid w:val="0046197C"/>
    <w:rsid w:val="00475674"/>
    <w:rsid w:val="004826AB"/>
    <w:rsid w:val="004862EA"/>
    <w:rsid w:val="004925A3"/>
    <w:rsid w:val="004966A7"/>
    <w:rsid w:val="004A08E9"/>
    <w:rsid w:val="004A52B6"/>
    <w:rsid w:val="004A7EF3"/>
    <w:rsid w:val="004C4F49"/>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878FD"/>
    <w:rsid w:val="00687AFD"/>
    <w:rsid w:val="00687D12"/>
    <w:rsid w:val="00693977"/>
    <w:rsid w:val="00697661"/>
    <w:rsid w:val="006A1720"/>
    <w:rsid w:val="006B247B"/>
    <w:rsid w:val="006B39AC"/>
    <w:rsid w:val="006B59F0"/>
    <w:rsid w:val="006C2430"/>
    <w:rsid w:val="006C4F51"/>
    <w:rsid w:val="006C594B"/>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D6971"/>
    <w:rsid w:val="007E0774"/>
    <w:rsid w:val="007E2A4E"/>
    <w:rsid w:val="007F21E5"/>
    <w:rsid w:val="007F58C7"/>
    <w:rsid w:val="007F6E5E"/>
    <w:rsid w:val="00822D2A"/>
    <w:rsid w:val="00823010"/>
    <w:rsid w:val="00824EE1"/>
    <w:rsid w:val="00832E37"/>
    <w:rsid w:val="00843CC8"/>
    <w:rsid w:val="008519E5"/>
    <w:rsid w:val="00856C4F"/>
    <w:rsid w:val="0086626C"/>
    <w:rsid w:val="00866276"/>
    <w:rsid w:val="0087170F"/>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6752D"/>
    <w:rsid w:val="009712D1"/>
    <w:rsid w:val="00980C23"/>
    <w:rsid w:val="00986098"/>
    <w:rsid w:val="00997A40"/>
    <w:rsid w:val="009A4224"/>
    <w:rsid w:val="009A7B46"/>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2B91"/>
    <w:rsid w:val="00A238ED"/>
    <w:rsid w:val="00A25E18"/>
    <w:rsid w:val="00A264FB"/>
    <w:rsid w:val="00A27CE8"/>
    <w:rsid w:val="00A3152F"/>
    <w:rsid w:val="00A3274C"/>
    <w:rsid w:val="00A329EF"/>
    <w:rsid w:val="00A34468"/>
    <w:rsid w:val="00A54FAD"/>
    <w:rsid w:val="00A61CE9"/>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AF1F9F"/>
    <w:rsid w:val="00B0377E"/>
    <w:rsid w:val="00B124C1"/>
    <w:rsid w:val="00B177A5"/>
    <w:rsid w:val="00B4034E"/>
    <w:rsid w:val="00B414A3"/>
    <w:rsid w:val="00B4398A"/>
    <w:rsid w:val="00B45F1F"/>
    <w:rsid w:val="00B51492"/>
    <w:rsid w:val="00B53B46"/>
    <w:rsid w:val="00B60D5C"/>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449D9"/>
    <w:rsid w:val="00C5149B"/>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67F1"/>
    <w:rsid w:val="00E27F29"/>
    <w:rsid w:val="00E30AF2"/>
    <w:rsid w:val="00E35387"/>
    <w:rsid w:val="00E369BC"/>
    <w:rsid w:val="00E3702F"/>
    <w:rsid w:val="00E370CA"/>
    <w:rsid w:val="00E47998"/>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03EB"/>
    <w:rsid w:val="00EE517E"/>
    <w:rsid w:val="00EE678B"/>
    <w:rsid w:val="00EF1E3E"/>
    <w:rsid w:val="00EF6CFD"/>
    <w:rsid w:val="00EF7369"/>
    <w:rsid w:val="00F042F5"/>
    <w:rsid w:val="00F04378"/>
    <w:rsid w:val="00F07A5C"/>
    <w:rsid w:val="00F16CEF"/>
    <w:rsid w:val="00F25E5E"/>
    <w:rsid w:val="00F30F90"/>
    <w:rsid w:val="00F321AD"/>
    <w:rsid w:val="00F32B53"/>
    <w:rsid w:val="00F34735"/>
    <w:rsid w:val="00F35E1C"/>
    <w:rsid w:val="00F36D8F"/>
    <w:rsid w:val="00F431E1"/>
    <w:rsid w:val="00F46D48"/>
    <w:rsid w:val="00F47926"/>
    <w:rsid w:val="00F547F0"/>
    <w:rsid w:val="00F649C1"/>
    <w:rsid w:val="00F66CB8"/>
    <w:rsid w:val="00F77D5D"/>
    <w:rsid w:val="00F87F0B"/>
    <w:rsid w:val="00F90EFE"/>
    <w:rsid w:val="00F94E4A"/>
    <w:rsid w:val="00F96ED1"/>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hyperlink" Target="https://wormbase.org//tools/mine/simplemine.cgi" TargetMode="External"/><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ormbase.org//tools/mine/simplemine.cgi"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771093"/>
    <w:rsid w:val="00777BF3"/>
    <w:rsid w:val="00787C7F"/>
    <w:rsid w:val="007C4C59"/>
    <w:rsid w:val="007D46B0"/>
    <w:rsid w:val="007F5EEE"/>
    <w:rsid w:val="0087521A"/>
    <w:rsid w:val="00886DCA"/>
    <w:rsid w:val="00964439"/>
    <w:rsid w:val="00B14363"/>
    <w:rsid w:val="00B351A0"/>
    <w:rsid w:val="00F541EC"/>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3</Pages>
  <Words>4746</Words>
  <Characters>29906</Characters>
  <Application>Microsoft Office Word</Application>
  <DocSecurity>0</DocSecurity>
  <Lines>249</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4583</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68</cp:revision>
  <cp:lastPrinted>2011-05-12T07:49:00Z</cp:lastPrinted>
  <dcterms:created xsi:type="dcterms:W3CDTF">2022-01-10T09:30:00Z</dcterms:created>
  <dcterms:modified xsi:type="dcterms:W3CDTF">2022-04-1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